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C74819"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5C54A4">
      <w:pPr>
        <w:pStyle w:val="BodyText2"/>
      </w:pPr>
      <w:r>
        <w:t xml:space="preserve">WDPA polygons often cross borders and their areas are included in the areas for adjacent countries - however, it is hard to systematically remove these slivers using logic based on the PARENT_ISO as this is sometimes wrong. </w:t>
      </w:r>
      <w:r>
        <w:t xml:space="preserve">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8"/>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C74819"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C74819"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A75824">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A75824">
      <w:pPr>
        <w:pStyle w:val="BodyText2"/>
      </w:pPr>
      <w:r>
        <w:t>The PARENT_ISO values are wrong for some PAs, e.g. Blackwater Estuary (</w:t>
      </w:r>
      <w:r w:rsidRPr="001248C5">
        <w:t>127849</w:t>
      </w:r>
      <w:r>
        <w:t xml:space="preserve">) has IRL as the parent </w:t>
      </w:r>
      <w:r w:rsidR="00F7358A">
        <w:t>ISO</w:t>
      </w:r>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194B8C">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194B8C">
      <w:pPr>
        <w:pStyle w:val="BodyText2"/>
      </w:pPr>
      <w:r>
        <w:t xml:space="preserve">The whole file is available </w:t>
      </w:r>
      <w:hyperlink r:id="rId61"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2" w:history="1">
        <w:r w:rsidRPr="00C26B8A">
          <w:rPr>
            <w:rStyle w:val="Hyperlink"/>
          </w:rPr>
          <w:t>here</w:t>
        </w:r>
      </w:hyperlink>
      <w:r>
        <w:t>). Will has loaded the data into PostGIS but it is still in this format.</w:t>
      </w:r>
    </w:p>
    <w:p w14:paraId="263142B9" w14:textId="77777777" w:rsidR="00194B8C" w:rsidRPr="00991E05" w:rsidRDefault="00194B8C" w:rsidP="00194B8C">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194B8C">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194B8C">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194B8C">
      <w:pPr>
        <w:pStyle w:val="BodyText2"/>
      </w:pPr>
      <w:r>
        <w:t xml:space="preserve">Available from </w:t>
      </w:r>
      <w:hyperlink r:id="rId63"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194B8C">
      <w:pPr>
        <w:pStyle w:val="BodyText2"/>
      </w:pPr>
      <w:r>
        <w:t xml:space="preserve">MapBox provides the whole of OSM in a daily download as MBTiles from their </w:t>
      </w:r>
      <w:hyperlink r:id="rId64"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194B8C">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lastRenderedPageBreak/>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194B8C">
      <w:pPr>
        <w:pStyle w:val="BodyText2"/>
      </w:pPr>
      <w:r>
        <w:t xml:space="preserve">Data mining tool for OSM which you can use to extract specific features. See </w:t>
      </w:r>
      <w:hyperlink r:id="rId65"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194B8C">
      <w:pPr>
        <w:pStyle w:val="BodyText2"/>
      </w:pPr>
      <w:r>
        <w:t xml:space="preserve">There are some specific tags that are useful for us including </w:t>
      </w:r>
      <w:hyperlink r:id="rId66" w:history="1">
        <w:r w:rsidRPr="00257C15">
          <w:rPr>
            <w:rStyle w:val="Hyperlink"/>
          </w:rPr>
          <w:t>species</w:t>
        </w:r>
      </w:hyperlink>
      <w:r>
        <w:t xml:space="preserve">, </w:t>
      </w:r>
      <w:hyperlink r:id="rId67" w:history="1">
        <w:r w:rsidRPr="00257C15">
          <w:rPr>
            <w:rStyle w:val="Hyperlink"/>
          </w:rPr>
          <w:t>genus</w:t>
        </w:r>
      </w:hyperlink>
      <w:r>
        <w:t xml:space="preserve"> and </w:t>
      </w:r>
      <w:hyperlink r:id="rId68" w:history="1">
        <w:r w:rsidRPr="00257C15">
          <w:rPr>
            <w:rStyle w:val="Hyperlink"/>
          </w:rPr>
          <w:t>taxon</w:t>
        </w:r>
      </w:hyperlink>
      <w:r>
        <w:t xml:space="preserve">. To see their usage, on the right hand side click on the tagInfo [More..] link. This links to the tag info page. A screenshot for the tag info page for </w:t>
      </w:r>
      <w:hyperlink r:id="rId69" w:history="1">
        <w:r w:rsidRPr="0077613B">
          <w:rPr>
            <w:rStyle w:val="Hyperlink"/>
          </w:rPr>
          <w:t>taxon</w:t>
        </w:r>
      </w:hyperlink>
      <w:r>
        <w:t xml:space="preserve"> is shown below:</w:t>
      </w:r>
    </w:p>
    <w:p w14:paraId="5FCC962A" w14:textId="77777777" w:rsidR="00194B8C" w:rsidRDefault="00194B8C" w:rsidP="00194B8C">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0">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194B8C">
      <w:pPr>
        <w:pStyle w:val="BodyText2"/>
      </w:pPr>
      <w:r>
        <w:t xml:space="preserve">Unfortunately most of these highly specific tags aren’t available in the Vector Tiles in MapBox or MapZen. </w:t>
      </w:r>
      <w:hyperlink r:id="rId71"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194B8C">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194B8C">
      <w:pPr>
        <w:pStyle w:val="BodyText2"/>
      </w:pPr>
      <w:r>
        <w:t xml:space="preserve">I created a </w:t>
      </w:r>
      <w:hyperlink r:id="rId72" w:history="1">
        <w:r w:rsidRPr="00433FEA">
          <w:rPr>
            <w:rStyle w:val="Hyperlink"/>
          </w:rPr>
          <w:t>new feature</w:t>
        </w:r>
      </w:hyperlink>
      <w:r>
        <w:t xml:space="preserve"> in Podor in Senegal on 22/8/17 at 10:33. </w:t>
      </w:r>
      <w:hyperlink r:id="rId73" w:history="1">
        <w:r w:rsidRPr="00433FEA">
          <w:rPr>
            <w:rStyle w:val="Hyperlink"/>
          </w:rPr>
          <w:t>Way</w:t>
        </w:r>
      </w:hyperlink>
      <w:r>
        <w:t xml:space="preserve">. It was in MapZen tiles the next day at 8:45. Still not present in MapBox Streets on 21/9/17. In the MapBox </w:t>
      </w:r>
      <w:hyperlink r:id="rId74"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5"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7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7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A75824">
      <w:pPr>
        <w:pStyle w:val="BodyText2"/>
      </w:pPr>
      <w:r>
        <w:lastRenderedPageBreak/>
        <w:t xml:space="preserve">We are using a glacier dataset to mask the areas of glaciers in the water detection. Downloading from </w:t>
      </w:r>
      <w:hyperlink r:id="rId7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79"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80"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8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8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C74819"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C74819"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C74819"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C74819"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C74819"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C74819"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t>Cleaning</w:t>
      </w:r>
      <w:bookmarkEnd w:id="23"/>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lastRenderedPageBreak/>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C74819"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C74819"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C74819"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C74819"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C74819"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C74819"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C74819"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lastRenderedPageBreak/>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C74819"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C74819"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C74819"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C74819"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C74819"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C74819"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C74819"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6" w:name="_Toc315774572"/>
      <w:r>
        <w:t>Performance</w:t>
      </w:r>
      <w:bookmarkEnd w:id="66"/>
    </w:p>
    <w:p w14:paraId="47BFF01E" w14:textId="77777777" w:rsidR="00B37D09" w:rsidRDefault="00C74819"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C74819"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C74819"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lastRenderedPageBreak/>
        <w:t xml:space="preserve">Calculating the </w:t>
      </w:r>
      <w:r w:rsidR="00137111">
        <w:t xml:space="preserve">total </w:t>
      </w:r>
      <w:r w:rsidR="00351B65">
        <w:t xml:space="preserve">species </w:t>
      </w:r>
      <w:r>
        <w:t>range areas</w:t>
      </w:r>
      <w:bookmarkEnd w:id="69"/>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C74819"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C74819"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C74819"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C74819"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C74819"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lastRenderedPageBreak/>
        <w:t>Filter non-marine species by Biofuel grids</w:t>
      </w:r>
      <w:bookmarkEnd w:id="74"/>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w:t>
      </w:r>
      <w:r w:rsidR="00C74819">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C74819" w:rsidP="002177DD">
            <w:pPr>
              <w:pStyle w:val="Tiny"/>
            </w:pPr>
            <w:hyperlink r:id="rId271" w:history="1">
              <w:r w:rsidR="00471D41" w:rsidRPr="00D03753">
                <w:rPr>
                  <w:rStyle w:val="Hyperlink"/>
                </w:rPr>
                <w:t>here</w:t>
              </w:r>
            </w:hyperlink>
          </w:p>
        </w:tc>
        <w:tc>
          <w:tcPr>
            <w:tcW w:w="1260" w:type="dxa"/>
          </w:tcPr>
          <w:p w14:paraId="1E82F15C" w14:textId="77777777" w:rsidR="00471D41" w:rsidRDefault="00C74819"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C74819" w:rsidP="002177DD">
            <w:pPr>
              <w:pStyle w:val="Tiny"/>
            </w:pPr>
            <w:hyperlink r:id="rId273" w:history="1">
              <w:r w:rsidR="00471D41" w:rsidRPr="00D03753">
                <w:rPr>
                  <w:rStyle w:val="Hyperlink"/>
                </w:rPr>
                <w:t>here</w:t>
              </w:r>
            </w:hyperlink>
          </w:p>
        </w:tc>
        <w:tc>
          <w:tcPr>
            <w:tcW w:w="1260" w:type="dxa"/>
          </w:tcPr>
          <w:p w14:paraId="52AF9872" w14:textId="77777777" w:rsidR="00471D41" w:rsidRDefault="00C74819"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C74819"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C74819"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C74819" w:rsidP="002177DD">
            <w:pPr>
              <w:pStyle w:val="Tiny"/>
            </w:pPr>
            <w:hyperlink r:id="rId277" w:history="1">
              <w:r w:rsidR="00471D41" w:rsidRPr="001F5986">
                <w:rPr>
                  <w:rStyle w:val="Hyperlink"/>
                </w:rPr>
                <w:t>here</w:t>
              </w:r>
            </w:hyperlink>
          </w:p>
        </w:tc>
        <w:tc>
          <w:tcPr>
            <w:tcW w:w="1260" w:type="dxa"/>
          </w:tcPr>
          <w:p w14:paraId="137CF520" w14:textId="77777777" w:rsidR="00471D41" w:rsidRDefault="00C74819"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C74819" w:rsidP="002177DD">
            <w:pPr>
              <w:pStyle w:val="Tiny"/>
            </w:pPr>
            <w:hyperlink r:id="rId279" w:history="1">
              <w:r w:rsidR="00471D41" w:rsidRPr="00120B3E">
                <w:rPr>
                  <w:rStyle w:val="Hyperlink"/>
                </w:rPr>
                <w:t>here</w:t>
              </w:r>
            </w:hyperlink>
          </w:p>
        </w:tc>
        <w:tc>
          <w:tcPr>
            <w:tcW w:w="1260" w:type="dxa"/>
          </w:tcPr>
          <w:p w14:paraId="2337495F" w14:textId="77777777" w:rsidR="00471D41" w:rsidRDefault="00C74819"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C74819" w:rsidP="002177DD">
            <w:pPr>
              <w:pStyle w:val="Tiny"/>
            </w:pPr>
            <w:hyperlink r:id="rId281" w:history="1">
              <w:r w:rsidR="00471D41" w:rsidRPr="00F52BA7">
                <w:rPr>
                  <w:rStyle w:val="Hyperlink"/>
                </w:rPr>
                <w:t>here</w:t>
              </w:r>
            </w:hyperlink>
          </w:p>
        </w:tc>
        <w:tc>
          <w:tcPr>
            <w:tcW w:w="1260" w:type="dxa"/>
          </w:tcPr>
          <w:p w14:paraId="194D03DF" w14:textId="77777777" w:rsidR="00471D41" w:rsidRDefault="00C74819"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C74819" w:rsidP="002177DD">
            <w:pPr>
              <w:pStyle w:val="Tiny"/>
            </w:pPr>
            <w:hyperlink r:id="rId283" w:history="1">
              <w:r w:rsidR="00471D41" w:rsidRPr="00D3378A">
                <w:rPr>
                  <w:rStyle w:val="Hyperlink"/>
                </w:rPr>
                <w:t>here</w:t>
              </w:r>
            </w:hyperlink>
          </w:p>
        </w:tc>
        <w:tc>
          <w:tcPr>
            <w:tcW w:w="1260" w:type="dxa"/>
          </w:tcPr>
          <w:p w14:paraId="1AFD0945" w14:textId="77777777" w:rsidR="00471D41" w:rsidRDefault="00C74819"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C74819"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C74819"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C74819"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C74819"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r w:rsidR="00C74819">
        <w:fldChar w:fldCharType="begin"/>
      </w:r>
      <w:r w:rsidR="00C74819">
        <w:instrText xml:space="preserve"> </w:instrText>
      </w:r>
      <w:r w:rsidR="00C74819">
        <w:instrText xml:space="preserve">SEQ Figure \* ARABIC </w:instrText>
      </w:r>
      <w:r w:rsidR="00C74819">
        <w:fldChar w:fldCharType="separate"/>
      </w:r>
      <w:r w:rsidR="00953721">
        <w:rPr>
          <w:noProof/>
        </w:rPr>
        <w:t>2</w:t>
      </w:r>
      <w:r w:rsidR="00C74819">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C74819"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C74819"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C74819"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C74819"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C74819"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C74819"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2"/>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C74819"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C74819"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C74819"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C74819"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C74819"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C74819"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C74819"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C74819"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C74819"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C74819"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C74819"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C74819"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C74819"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C74819"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C74819"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C74819"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C74819"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C74819"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C74819"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C74819"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C74819"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C74819"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C74819"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C74819"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C74819"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C74819"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C74819" w:rsidP="000E5536">
      <w:pPr>
        <w:pStyle w:val="ListBullet"/>
      </w:pPr>
      <w:hyperlink r:id="rId392" w:history="1">
        <w:r w:rsidR="002D1594" w:rsidRPr="0077669C">
          <w:rPr>
            <w:rStyle w:val="Hyperlink"/>
          </w:rPr>
          <w:t>http://webpy.org/download</w:t>
        </w:r>
      </w:hyperlink>
    </w:p>
    <w:p w14:paraId="02B15108" w14:textId="77777777" w:rsidR="002D1594" w:rsidRDefault="00C74819"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C74819" w:rsidP="000E5536">
      <w:pPr>
        <w:pStyle w:val="ListBullet"/>
      </w:pPr>
      <w:hyperlink r:id="rId394" w:history="1">
        <w:r w:rsidR="002D1594" w:rsidRPr="0077669C">
          <w:rPr>
            <w:rStyle w:val="Hyperlink"/>
          </w:rPr>
          <w:t>http://webpy.org/docs/0.3/tutorial</w:t>
        </w:r>
      </w:hyperlink>
    </w:p>
    <w:p w14:paraId="3154A27E" w14:textId="77777777" w:rsidR="002D1594" w:rsidRDefault="00C74819"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C74819"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C74819" w:rsidP="000E5536">
      <w:pPr>
        <w:pStyle w:val="BodyText"/>
      </w:pPr>
      <w:hyperlink r:id="rId407" w:history="1">
        <w:r w:rsidR="002D1594" w:rsidRPr="0077669C">
          <w:rPr>
            <w:rStyle w:val="Hyperlink"/>
          </w:rPr>
          <w:t>http://...api/person-by-id/1/pets</w:t>
        </w:r>
      </w:hyperlink>
    </w:p>
    <w:p w14:paraId="0C90C611" w14:textId="77777777" w:rsidR="002D1594" w:rsidRDefault="00C74819" w:rsidP="000E5536">
      <w:pPr>
        <w:pStyle w:val="BodyText"/>
      </w:pPr>
      <w:hyperlink r:id="rId408" w:history="1">
        <w:r w:rsidR="002D1594" w:rsidRPr="0077669C">
          <w:rPr>
            <w:rStyle w:val="Hyperlink"/>
          </w:rPr>
          <w:t>http://...api/person-by-id/1/pets.json</w:t>
        </w:r>
      </w:hyperlink>
    </w:p>
    <w:p w14:paraId="290B2B2E" w14:textId="77777777" w:rsidR="002D1594" w:rsidRDefault="00C74819" w:rsidP="000E5536">
      <w:pPr>
        <w:pStyle w:val="BodyText"/>
      </w:pPr>
      <w:hyperlink r:id="rId409" w:history="1">
        <w:r w:rsidR="002D1594" w:rsidRPr="0077669C">
          <w:rPr>
            <w:rStyle w:val="Hyperlink"/>
          </w:rPr>
          <w:t>http://...api/person-by-id/1/pets.xml</w:t>
        </w:r>
      </w:hyperlink>
    </w:p>
    <w:p w14:paraId="2C84559C" w14:textId="77777777" w:rsidR="002D1594" w:rsidRDefault="00C74819" w:rsidP="000E5536">
      <w:pPr>
        <w:pStyle w:val="BodyText"/>
      </w:pPr>
      <w:hyperlink r:id="rId410" w:history="1">
        <w:r w:rsidR="002D1594" w:rsidRPr="0077669C">
          <w:rPr>
            <w:rStyle w:val="Hyperlink"/>
          </w:rPr>
          <w:t>http://...api/person-by-id/1/pet/Snoopy/info.json</w:t>
        </w:r>
      </w:hyperlink>
    </w:p>
    <w:p w14:paraId="6BD5099A" w14:textId="77777777" w:rsidR="002D1594" w:rsidRDefault="00C74819"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C74819"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C74819"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C74819"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C74819"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C74819"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C74819"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C74819"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7" w:name="_Ref369693258"/>
      <w:r>
        <w:t>PDF return</w:t>
      </w:r>
      <w:bookmarkEnd w:id="107"/>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C74819"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C74819"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C74819"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C74819"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C74819"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C74819"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C74819"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C74819"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C74819" w:rsidP="00A75824">
      <w:pPr>
        <w:pStyle w:val="BodyText2"/>
      </w:pPr>
      <w:hyperlink r:id="rId447" w:history="1">
        <w:r w:rsidR="00EB5668">
          <w:rPr>
            <w:rStyle w:val="Hyperlink"/>
          </w:rPr>
          <w:t>http://h03-dev-vm7/cgi-bin/eSpecies/species/map/17975</w:t>
        </w:r>
      </w:hyperlink>
    </w:p>
    <w:p w14:paraId="3F75FC9A" w14:textId="77777777" w:rsidR="00EB5668" w:rsidRDefault="00C74819" w:rsidP="00A75824">
      <w:pPr>
        <w:pStyle w:val="BodyText2"/>
      </w:pPr>
      <w:hyperlink r:id="rId448" w:history="1">
        <w:r w:rsidR="00EB5668">
          <w:rPr>
            <w:rStyle w:val="Hyperlink"/>
          </w:rPr>
          <w:t>http://h03-dev-vm7/cgi-bin/eSpecies/species/xyz/17975</w:t>
        </w:r>
      </w:hyperlink>
    </w:p>
    <w:p w14:paraId="2C6863D5" w14:textId="77777777" w:rsidR="00EB5668" w:rsidRDefault="00C74819" w:rsidP="00A75824">
      <w:pPr>
        <w:pStyle w:val="BodyText2"/>
      </w:pPr>
      <w:hyperlink r:id="rId449" w:history="1">
        <w:r w:rsidR="00EB5668">
          <w:rPr>
            <w:rStyle w:val="Hyperlink"/>
          </w:rPr>
          <w:t>http://h03-dev-vm7/cgi-bin/eSpecies/pa/map/785</w:t>
        </w:r>
      </w:hyperlink>
    </w:p>
    <w:p w14:paraId="3BCAAB96" w14:textId="77777777" w:rsidR="00EB5668" w:rsidRDefault="00C74819" w:rsidP="00A75824">
      <w:pPr>
        <w:pStyle w:val="BodyText2"/>
      </w:pPr>
      <w:hyperlink r:id="rId450" w:history="1">
        <w:r w:rsidR="00EB5668" w:rsidRPr="00C22EDF">
          <w:rPr>
            <w:rStyle w:val="Hyperlink"/>
          </w:rPr>
          <w:t>http://h03-dev-vm7/cgi-bin/eSpecies/pa/xyz/785</w:t>
        </w:r>
      </w:hyperlink>
    </w:p>
    <w:p w14:paraId="69255EB9" w14:textId="77777777" w:rsidR="00EB5668" w:rsidRDefault="00C74819" w:rsidP="00A75824">
      <w:pPr>
        <w:pStyle w:val="BodyText2"/>
      </w:pPr>
      <w:hyperlink r:id="rId451" w:history="1">
        <w:r w:rsidR="00EB5668">
          <w:rPr>
            <w:rStyle w:val="Hyperlink"/>
          </w:rPr>
          <w:t>http://h03-dev-vm7/cgi-bin/eSpecies/pa/speciescount/785</w:t>
        </w:r>
      </w:hyperlink>
    </w:p>
    <w:p w14:paraId="59AFD91D" w14:textId="77777777" w:rsidR="00EB5668" w:rsidRDefault="00C74819"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C74819" w:rsidP="00A75824">
      <w:pPr>
        <w:pStyle w:val="BodyText2"/>
      </w:pPr>
      <w:hyperlink r:id="rId453" w:history="1">
        <w:r w:rsidR="00A86F21">
          <w:rPr>
            <w:rStyle w:val="Hyperlink"/>
          </w:rPr>
          <w:t>http://h03-dev-vm7/cgi-bin/eSpecies/richness/map/aves</w:t>
        </w:r>
      </w:hyperlink>
    </w:p>
    <w:p w14:paraId="2617BC80" w14:textId="77777777" w:rsidR="00D22686" w:rsidRDefault="00C74819" w:rsidP="00A75824">
      <w:pPr>
        <w:pStyle w:val="BodyText2"/>
      </w:pPr>
      <w:hyperlink r:id="rId454" w:history="1">
        <w:r w:rsidR="00D22686">
          <w:rPr>
            <w:rStyle w:val="Hyperlink"/>
          </w:rPr>
          <w:t>http://h03-dev-vm7/cgi-bin/eSpecies/richness/xyz/aves</w:t>
        </w:r>
      </w:hyperlink>
    </w:p>
    <w:p w14:paraId="77A74F9E" w14:textId="77777777" w:rsidR="00B77447" w:rsidRDefault="00C74819"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C74819" w:rsidP="00A75824">
      <w:pPr>
        <w:pStyle w:val="BodyText2"/>
      </w:pPr>
      <w:hyperlink r:id="rId456" w:history="1">
        <w:r w:rsidR="00B77447">
          <w:rPr>
            <w:rStyle w:val="Hyperlink"/>
          </w:rPr>
          <w:t>http://h03-dev-vm7/cgi-bin/eSpecies/bbox/25728,16008,27776,17032/pa/map/785</w:t>
        </w:r>
      </w:hyperlink>
    </w:p>
    <w:p w14:paraId="4E0EF125" w14:textId="77777777" w:rsidR="00B77447" w:rsidRDefault="00C74819"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C74819"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C74819"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C74819" w:rsidP="00A75824">
      <w:pPr>
        <w:pStyle w:val="BodyText2"/>
      </w:pPr>
      <w:hyperlink r:id="rId460" w:history="1">
        <w:r w:rsidR="00AE0ABD">
          <w:rPr>
            <w:rStyle w:val="Hyperlink"/>
          </w:rPr>
          <w:t>http://h03-dev-vm7/cgi-bin/eSpecies/bbox/25728,16008,27776,17032/pacount</w:t>
        </w:r>
      </w:hyperlink>
    </w:p>
    <w:p w14:paraId="31698262" w14:textId="77777777" w:rsidR="00AE0ABD" w:rsidRDefault="00C74819" w:rsidP="00A75824">
      <w:pPr>
        <w:pStyle w:val="BodyText2"/>
      </w:pPr>
      <w:hyperlink r:id="rId461" w:history="1">
        <w:r w:rsidR="00AE0ABD">
          <w:rPr>
            <w:rStyle w:val="Hyperlink"/>
          </w:rPr>
          <w:t>http://h03-dev-vm7/cgi-bin/eSpecies/bbox/25728,16008,27776,17032/palist</w:t>
        </w:r>
      </w:hyperlink>
    </w:p>
    <w:p w14:paraId="37BBA64B" w14:textId="77777777" w:rsidR="00770EB7" w:rsidRDefault="00C74819"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C74819"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C74819"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C74819" w:rsidP="00A75824">
      <w:pPr>
        <w:pStyle w:val="BodyText2"/>
      </w:pPr>
      <w:hyperlink r:id="rId465" w:history="1">
        <w:r w:rsidR="00242F4A">
          <w:rPr>
            <w:rStyle w:val="Hyperlink"/>
          </w:rPr>
          <w:t>http://h03-dev-vm7/cgi-bin/eSpecies/quadkey/132320323113002/palist</w:t>
        </w:r>
      </w:hyperlink>
    </w:p>
    <w:p w14:paraId="587A1269" w14:textId="77777777" w:rsidR="00E42111" w:rsidRDefault="00C74819" w:rsidP="00A75824">
      <w:pPr>
        <w:pStyle w:val="BodyText2"/>
      </w:pPr>
      <w:hyperlink r:id="rId466" w:history="1">
        <w:r w:rsidR="00E42111">
          <w:rPr>
            <w:rStyle w:val="Hyperlink"/>
          </w:rPr>
          <w:t>http://h03-dev-vm7/cgi-bin/eSpecies/quadkeydata/map/1/17975</w:t>
        </w:r>
      </w:hyperlink>
    </w:p>
    <w:p w14:paraId="5E213629" w14:textId="77777777" w:rsidR="00B77447" w:rsidRDefault="00C74819"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C74819"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C74819"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C74819"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C74819"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C74819"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AE4EF10" w14:textId="2C2A0726"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8"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lastRenderedPageBreak/>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99"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0"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1"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C74819" w:rsidP="00E851E0">
      <w:pPr>
        <w:pStyle w:val="BodyText2"/>
        <w:rPr>
          <w:rFonts w:ascii="Consolas" w:hAnsi="Consolas" w:cs="Consolas"/>
          <w:color w:val="000000"/>
          <w:sz w:val="13"/>
          <w:szCs w:val="13"/>
          <w:shd w:val="clear" w:color="auto" w:fill="FFFFFF"/>
        </w:rPr>
      </w:pPr>
      <w:hyperlink r:id="rId502"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3"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C74819" w:rsidP="00E851E0">
      <w:pPr>
        <w:pStyle w:val="BodyText2"/>
      </w:pPr>
      <w:hyperlink r:id="rId504"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lastRenderedPageBreak/>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5"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6" w:history="1">
        <w:r>
          <w:rPr>
            <w:rStyle w:val="Hyperlink"/>
          </w:rPr>
          <w:t>http://help.arcgis.com/en/webapi/javascript/arcgis/help/jshelp_start.htm</w:t>
        </w:r>
      </w:hyperlink>
      <w:r>
        <w:t>) there is no support for extending GraphicsLayer, but I have extended it to create the quadkeyLayer (</w:t>
      </w:r>
      <w:hyperlink r:id="rId507"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8"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09"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lastRenderedPageBreak/>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C74819" w:rsidP="00E851E0">
      <w:pPr>
        <w:pStyle w:val="BodyText"/>
      </w:pPr>
      <w:hyperlink r:id="rId514"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C74819" w:rsidP="00E851E0">
      <w:pPr>
        <w:pStyle w:val="BodyText2"/>
      </w:pPr>
      <w:hyperlink r:id="rId515"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6"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7"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C74819" w:rsidP="00E851E0">
      <w:pPr>
        <w:pStyle w:val="BodyText2"/>
      </w:pPr>
      <w:hyperlink r:id="rId518"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lastRenderedPageBreak/>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C74819" w:rsidP="00E851E0">
      <w:pPr>
        <w:pStyle w:val="BodyText2"/>
      </w:pPr>
      <w:hyperlink r:id="rId519"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0"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1"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2"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lastRenderedPageBreak/>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C74819" w:rsidP="00E851E0">
      <w:pPr>
        <w:pStyle w:val="BodyText2"/>
      </w:pPr>
      <w:hyperlink r:id="rId523" w:history="1">
        <w:r w:rsidR="00E851E0">
          <w:rPr>
            <w:rStyle w:val="Hyperlink"/>
          </w:rPr>
          <w:t>http://ajax.googleapis.com/ajax/libs/dojo/1.8.1/dijit//form/Select.js</w:t>
        </w:r>
      </w:hyperlink>
    </w:p>
    <w:p w14:paraId="6C0DBB0F" w14:textId="77777777" w:rsidR="00E851E0" w:rsidRDefault="00C74819" w:rsidP="00E851E0">
      <w:pPr>
        <w:pStyle w:val="BodyText"/>
      </w:pPr>
      <w:hyperlink r:id="rId524"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5"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6" w:history="1">
        <w:r w:rsidRPr="008913AD">
          <w:rPr>
            <w:rStyle w:val="Hyperlink"/>
          </w:rPr>
          <w:t>https://github.com/r3mi/poly2tri.js</w:t>
        </w:r>
      </w:hyperlink>
      <w:r>
        <w:t xml:space="preserve"> library works!!</w:t>
      </w:r>
    </w:p>
    <w:p w14:paraId="4DC0618A" w14:textId="77777777" w:rsidR="00E851E0" w:rsidRPr="00F813A0" w:rsidRDefault="00C74819" w:rsidP="00E851E0">
      <w:pPr>
        <w:pStyle w:val="BodyText2"/>
      </w:pPr>
      <w:hyperlink r:id="rId527" w:history="1">
        <w:r w:rsidR="00E851E0" w:rsidRPr="008913AD">
          <w:rPr>
            <w:rStyle w:val="Hyperlink"/>
          </w:rPr>
          <w:t>https://github.com/r3mi/poly2tri.js</w:t>
        </w:r>
      </w:hyperlink>
      <w:r w:rsidR="00E851E0">
        <w:t xml:space="preserve"> and </w:t>
      </w:r>
      <w:hyperlink r:id="rId528"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lastRenderedPageBreak/>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29"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C74819" w:rsidP="00E851E0">
      <w:pPr>
        <w:pStyle w:val="ListBullet2"/>
      </w:pPr>
      <w:hyperlink r:id="rId530" w:history="1">
        <w:r w:rsidR="000B493D" w:rsidRPr="009A285E">
          <w:rPr>
            <w:rStyle w:val="Hyperlink"/>
          </w:rPr>
          <w:t>Exported</w:t>
        </w:r>
      </w:hyperlink>
      <w:r w:rsidR="000B493D">
        <w:t xml:space="preserve"> from Access to Postgresql and ran </w:t>
      </w:r>
      <w:hyperlink r:id="rId531"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lastRenderedPageBreak/>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3" w:history="1">
        <w:r w:rsidR="00881259" w:rsidRPr="00881259">
          <w:rPr>
            <w:rStyle w:val="Hyperlink"/>
          </w:rPr>
          <w:t>FME</w:t>
        </w:r>
      </w:hyperlink>
    </w:p>
    <w:p w14:paraId="692A0CD3" w14:textId="678F7980" w:rsidR="00D04FE8" w:rsidRDefault="00D04FE8" w:rsidP="00E851E0">
      <w:pPr>
        <w:pStyle w:val="ListBullet2"/>
      </w:pPr>
      <w:r>
        <w:t xml:space="preserve">Ran </w:t>
      </w:r>
      <w:hyperlink r:id="rId534"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5"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6" w:history="1">
        <w:r w:rsidRPr="00881259">
          <w:rPr>
            <w:rStyle w:val="Hyperlink"/>
          </w:rPr>
          <w:t>FME</w:t>
        </w:r>
      </w:hyperlink>
    </w:p>
    <w:p w14:paraId="4DB541D4" w14:textId="648FE670" w:rsidR="00877800" w:rsidRDefault="006A32FB" w:rsidP="00E851E0">
      <w:pPr>
        <w:pStyle w:val="ListBullet2"/>
      </w:pPr>
      <w:r>
        <w:t xml:space="preserve">Ran </w:t>
      </w:r>
      <w:hyperlink r:id="rId537"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8"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3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3"/>
    </w:p>
    <w:p w14:paraId="4DABE962" w14:textId="77777777" w:rsidR="004B461D" w:rsidRDefault="004B461D" w:rsidP="003B37F4">
      <w:pPr>
        <w:pStyle w:val="Heading2"/>
      </w:pPr>
      <w:r>
        <w:lastRenderedPageBreak/>
        <w:t>Authentication</w:t>
      </w:r>
    </w:p>
    <w:p w14:paraId="57254059" w14:textId="77777777" w:rsidR="004B461D" w:rsidRDefault="004B461D" w:rsidP="00A75824">
      <w:pPr>
        <w:pStyle w:val="BodyText2"/>
      </w:pPr>
      <w:r>
        <w:t xml:space="preserve">CAS protocol here </w:t>
      </w:r>
      <w:hyperlink r:id="rId540"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1"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3"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C74819" w:rsidP="00A75824">
      <w:pPr>
        <w:pStyle w:val="BodyText2"/>
      </w:pPr>
      <w:hyperlink r:id="rId54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C74819" w:rsidP="00A75824">
      <w:pPr>
        <w:pStyle w:val="BodyText2"/>
      </w:pPr>
      <w:hyperlink r:id="rId54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C74819" w:rsidP="00A75824">
      <w:pPr>
        <w:pStyle w:val="BodyText2"/>
      </w:pPr>
      <w:hyperlink r:id="rId54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7" w:history="1">
        <w:r w:rsidRPr="00EC2620">
          <w:rPr>
            <w:rStyle w:val="Hyperlink"/>
          </w:rPr>
          <w:t>http://dopa-services.jrc.ec.europa.eu/services</w:t>
        </w:r>
      </w:hyperlink>
      <w:r>
        <w:t xml:space="preserve"> ). However, if you want another application (e.g. </w:t>
      </w:r>
      <w:hyperlink r:id="rId54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lastRenderedPageBreak/>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4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C74819" w:rsidP="008B550B">
      <w:pPr>
        <w:pStyle w:val="Code"/>
      </w:pPr>
      <w:hyperlink r:id="rId551"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C74819" w:rsidP="008B550B">
      <w:pPr>
        <w:pStyle w:val="Code"/>
      </w:pPr>
      <w:hyperlink r:id="rId55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C74819" w:rsidP="008B550B">
      <w:pPr>
        <w:pStyle w:val="Code"/>
      </w:pPr>
      <w:hyperlink r:id="rId55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C74819" w:rsidP="00A75824">
      <w:pPr>
        <w:pStyle w:val="BodyText2"/>
      </w:pPr>
      <w:hyperlink r:id="rId55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C74819" w:rsidP="00A75824">
      <w:pPr>
        <w:pStyle w:val="BodyText2"/>
      </w:pPr>
      <w:hyperlink r:id="rId555"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C74819" w:rsidP="00A75824">
      <w:pPr>
        <w:pStyle w:val="BodyText2"/>
      </w:pPr>
      <w:hyperlink r:id="rId556"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lastRenderedPageBreak/>
        <w:t>There is an additional url to logout of ECAS:</w:t>
      </w:r>
    </w:p>
    <w:p w14:paraId="250E00D2" w14:textId="77777777" w:rsidR="003A00B6" w:rsidRDefault="00C74819" w:rsidP="00A75824">
      <w:pPr>
        <w:pStyle w:val="BodyText2"/>
      </w:pPr>
      <w:hyperlink r:id="rId557"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C74819" w:rsidP="00A75824">
      <w:pPr>
        <w:pStyle w:val="BodyText2"/>
      </w:pPr>
      <w:hyperlink r:id="rId558"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C74819" w:rsidP="00B779DA">
      <w:pPr>
        <w:pStyle w:val="BodyText2"/>
      </w:pPr>
      <w:hyperlink r:id="rId559"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3" w:history="1">
        <w:r w:rsidR="000304A0" w:rsidRPr="000304A0">
          <w:rPr>
            <w:rStyle w:val="Hyperlink"/>
          </w:rPr>
          <w:t>here</w:t>
        </w:r>
      </w:hyperlink>
      <w:r w:rsidR="000304A0">
        <w:t xml:space="preserve">. </w:t>
      </w:r>
      <w:r w:rsidR="003D22E6">
        <w:t xml:space="preserve">Documentation available </w:t>
      </w:r>
      <w:hyperlink r:id="rId56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5" w:history="1">
        <w:r w:rsidR="00487929" w:rsidRPr="00487929">
          <w:rPr>
            <w:rStyle w:val="Hyperlink"/>
          </w:rPr>
          <w:t>this</w:t>
        </w:r>
      </w:hyperlink>
      <w:r w:rsidR="00487929">
        <w:t xml:space="preserve"> page. </w:t>
      </w:r>
      <w:r>
        <w:t xml:space="preserve">There is a </w:t>
      </w:r>
      <w:hyperlink r:id="rId566" w:history="1">
        <w:r w:rsidRPr="00716AC1">
          <w:rPr>
            <w:rStyle w:val="Hyperlink"/>
          </w:rPr>
          <w:t>Python SDK</w:t>
        </w:r>
      </w:hyperlink>
      <w:r>
        <w:t xml:space="preserve"> but it needs Python 3.0.</w:t>
      </w:r>
    </w:p>
    <w:p w14:paraId="7097FF85" w14:textId="77777777" w:rsidR="00D54B15" w:rsidRDefault="00D54B15" w:rsidP="00D54B15">
      <w:pPr>
        <w:pStyle w:val="Heading6"/>
      </w:pPr>
      <w:r>
        <w:lastRenderedPageBreak/>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C74819" w:rsidP="002D2C56">
      <w:pPr>
        <w:pStyle w:val="BodyText2"/>
      </w:pPr>
      <w:hyperlink r:id="rId56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C74819" w:rsidP="0083409B">
      <w:pPr>
        <w:pStyle w:val="BodyText2"/>
      </w:pPr>
      <w:hyperlink r:id="rId57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C74819" w:rsidP="0083409B">
      <w:pPr>
        <w:pStyle w:val="BodyText2"/>
      </w:pPr>
      <w:hyperlink r:id="rId57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C74819" w:rsidP="00B20A6F">
      <w:pPr>
        <w:pStyle w:val="BodyText2"/>
      </w:pPr>
      <w:hyperlink r:id="rId57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C74819" w:rsidP="00487929">
      <w:pPr>
        <w:pStyle w:val="BodyText2"/>
      </w:pPr>
      <w:hyperlink r:id="rId57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7" w:name="RANGE!A1:D53"/>
            <w:r w:rsidRPr="00A426D6">
              <w:rPr>
                <w:lang w:val="en-GB"/>
              </w:rPr>
              <w:t>Field</w:t>
            </w:r>
            <w:bookmarkEnd w:id="117"/>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lastRenderedPageBreak/>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t xml:space="preserve">Used for getting Journal metrics. </w:t>
      </w:r>
      <w:hyperlink r:id="rId57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6"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7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lastRenderedPageBreak/>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C74819" w:rsidP="003618AE">
      <w:pPr>
        <w:pStyle w:val="BodyText2"/>
        <w:rPr>
          <w:rStyle w:val="Hyperlink"/>
        </w:rPr>
      </w:pPr>
      <w:hyperlink r:id="rId57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7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C74819" w:rsidP="003618AE">
      <w:pPr>
        <w:pStyle w:val="BodyText2"/>
      </w:pPr>
      <w:hyperlink r:id="rId58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C74819" w:rsidP="0015315A">
      <w:pPr>
        <w:pStyle w:val="BodyText2"/>
      </w:pPr>
      <w:hyperlink r:id="rId58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C74819" w:rsidP="0015315A">
      <w:pPr>
        <w:pStyle w:val="BodyText2"/>
      </w:pPr>
      <w:hyperlink r:id="rId58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C74819" w:rsidP="00AD18F4">
      <w:pPr>
        <w:pStyle w:val="BodyText2"/>
      </w:pPr>
      <w:hyperlink r:id="rId58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C74819" w:rsidP="003618AE">
      <w:pPr>
        <w:pStyle w:val="BodyText2"/>
      </w:pPr>
      <w:hyperlink r:id="rId58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C74819" w:rsidP="003618AE">
      <w:pPr>
        <w:pStyle w:val="BodyText2"/>
      </w:pPr>
      <w:hyperlink r:id="rId58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C74819" w:rsidP="003618AE">
      <w:pPr>
        <w:pStyle w:val="BodyText2"/>
      </w:pPr>
      <w:hyperlink r:id="rId58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8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8" w:name="_Ref364152256"/>
      <w:r>
        <w:t>Bing search API</w:t>
      </w:r>
      <w:bookmarkEnd w:id="118"/>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C74819" w:rsidP="003618AE">
      <w:pPr>
        <w:pStyle w:val="BodyText2"/>
      </w:pPr>
      <w:hyperlink r:id="rId59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9" w:name="_Ref377374102"/>
      <w:r>
        <w:t>Species services</w:t>
      </w:r>
      <w:bookmarkEnd w:id="119"/>
    </w:p>
    <w:p w14:paraId="383D7411" w14:textId="77777777" w:rsidR="003618AE" w:rsidRDefault="003618AE" w:rsidP="003618AE">
      <w:pPr>
        <w:pStyle w:val="Heading5"/>
      </w:pPr>
      <w:bookmarkStart w:id="120"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C74819" w:rsidP="003618AE">
      <w:pPr>
        <w:pStyle w:val="BodyText2"/>
      </w:pPr>
      <w:hyperlink r:id="rId59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C74819" w:rsidP="003618AE">
      <w:pPr>
        <w:pStyle w:val="BodyText2"/>
      </w:pPr>
      <w:hyperlink r:id="rId59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lastRenderedPageBreak/>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4" w:anchor="rgbif" w:history="1">
        <w:r>
          <w:rPr>
            <w:rStyle w:val="Hyperlink"/>
          </w:rPr>
          <w:t>https://github.com/ropensci/rgbif/tree/newapi#rgbif</w:t>
        </w:r>
      </w:hyperlink>
      <w:r>
        <w:t>.</w:t>
      </w:r>
    </w:p>
    <w:p w14:paraId="0B606A74" w14:textId="77777777" w:rsidR="003618AE" w:rsidRDefault="003618AE" w:rsidP="003618AE">
      <w:pPr>
        <w:pStyle w:val="Heading6"/>
      </w:pPr>
      <w:bookmarkStart w:id="121" w:name="_Ref377472793"/>
      <w:r>
        <w:t>API v0.9</w:t>
      </w:r>
      <w:bookmarkEnd w:id="121"/>
    </w:p>
    <w:p w14:paraId="0CE08A48" w14:textId="77777777" w:rsidR="003618AE" w:rsidRDefault="003618AE" w:rsidP="003618AE">
      <w:pPr>
        <w:pStyle w:val="BodyText2"/>
      </w:pPr>
      <w:r>
        <w:t xml:space="preserve">The GBIF API is available here: </w:t>
      </w:r>
      <w:hyperlink r:id="rId59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C74819" w:rsidP="003618AE">
      <w:pPr>
        <w:pStyle w:val="BodyText2"/>
      </w:pPr>
      <w:hyperlink r:id="rId59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C74819" w:rsidP="003618AE">
      <w:pPr>
        <w:pStyle w:val="BodyText2"/>
      </w:pPr>
      <w:hyperlink r:id="rId59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C74819" w:rsidP="003618AE">
      <w:pPr>
        <w:pStyle w:val="BodyText2"/>
      </w:pPr>
      <w:hyperlink r:id="rId59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C74819" w:rsidP="003618AE">
      <w:pPr>
        <w:pStyle w:val="BodyText2"/>
      </w:pPr>
      <w:hyperlink r:id="rId59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C74819" w:rsidP="003618AE">
      <w:pPr>
        <w:pStyle w:val="BodyText2"/>
      </w:pPr>
      <w:hyperlink r:id="rId60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C74819" w:rsidP="003618AE">
      <w:pPr>
        <w:pStyle w:val="BodyText2"/>
      </w:pPr>
      <w:hyperlink r:id="rId60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C74819" w:rsidP="003618AE">
      <w:pPr>
        <w:pStyle w:val="BodyText2"/>
      </w:pPr>
      <w:hyperlink r:id="rId60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C74819" w:rsidP="003618AE">
      <w:pPr>
        <w:pStyle w:val="BodyText2"/>
      </w:pPr>
      <w:hyperlink r:id="rId60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C74819" w:rsidP="003618AE">
      <w:pPr>
        <w:pStyle w:val="BodyText2"/>
      </w:pPr>
      <w:hyperlink r:id="rId60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5" w:history="1">
        <w:r w:rsidRPr="00232C97">
          <w:rPr>
            <w:rStyle w:val="Hyperlink"/>
          </w:rPr>
          <w:t>here</w:t>
        </w:r>
      </w:hyperlink>
    </w:p>
    <w:p w14:paraId="15B15868" w14:textId="77777777" w:rsidR="003618AE" w:rsidRDefault="003618AE" w:rsidP="003618AE">
      <w:pPr>
        <w:pStyle w:val="Heading7"/>
      </w:pPr>
      <w:r>
        <w:lastRenderedPageBreak/>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20"/>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0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C74819" w:rsidP="003618AE">
      <w:pPr>
        <w:pStyle w:val="BodyText2"/>
        <w:rPr>
          <w:rStyle w:val="Hyperlink"/>
        </w:rPr>
      </w:pPr>
      <w:hyperlink r:id="rId60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0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0" w:history="1">
        <w:r w:rsidRPr="00141BF7">
          <w:rPr>
            <w:rStyle w:val="Hyperlink"/>
          </w:rPr>
          <w:t>script</w:t>
        </w:r>
      </w:hyperlink>
      <w:r>
        <w:t xml:space="preserve"> to use this to get common names and </w:t>
      </w:r>
      <w:hyperlink r:id="rId61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lastRenderedPageBreak/>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C74819" w:rsidP="00A75824">
      <w:pPr>
        <w:pStyle w:val="BodyText2"/>
      </w:pPr>
      <w:hyperlink r:id="rId616" w:history="1">
        <w:r w:rsidR="00E0003B" w:rsidRPr="00E0003B">
          <w:rPr>
            <w:rStyle w:val="Hyperlink"/>
          </w:rPr>
          <w:t>Here</w:t>
        </w:r>
      </w:hyperlink>
      <w:r w:rsidR="00E0003B">
        <w:t xml:space="preserve">. </w:t>
      </w:r>
      <w:hyperlink r:id="rId61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2" w:name="_CORS_1"/>
      <w:bookmarkEnd w:id="122"/>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3" w:name="_gdal,_shapely_and"/>
      <w:bookmarkEnd w:id="123"/>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1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lastRenderedPageBreak/>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4" w:name="_Jetty"/>
      <w:bookmarkEnd w:id="124"/>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lastRenderedPageBreak/>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2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2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2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0"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5" w:name="_Connecting"/>
      <w:bookmarkEnd w:id="125"/>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3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6" w:name="_gdal"/>
      <w:bookmarkEnd w:id="126"/>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7" w:name="_tilemaker"/>
      <w:bookmarkEnd w:id="127"/>
      <w:r>
        <w:t>tilemaker</w:t>
      </w:r>
    </w:p>
    <w:p w14:paraId="67FCBB63" w14:textId="77777777" w:rsidR="00362FC9" w:rsidRDefault="00362FC9" w:rsidP="00A75824">
      <w:pPr>
        <w:pStyle w:val="BodyText2"/>
      </w:pPr>
      <w:r>
        <w:t xml:space="preserve">From </w:t>
      </w:r>
      <w:hyperlink r:id="rId647" w:history="1">
        <w:r w:rsidRPr="00465836">
          <w:rPr>
            <w:rStyle w:val="Hyperlink"/>
          </w:rPr>
          <w:t>https://github.com/systemed/tilemaker#installing</w:t>
        </w:r>
      </w:hyperlink>
      <w:r>
        <w:t xml:space="preserve"> and </w:t>
      </w:r>
      <w:hyperlink r:id="rId64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4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C74819" w:rsidP="00A75824">
      <w:pPr>
        <w:pStyle w:val="BodyText2"/>
      </w:pPr>
      <w:hyperlink r:id="rId65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C74819" w:rsidP="00A75824">
      <w:pPr>
        <w:pStyle w:val="BodyText2"/>
      </w:pPr>
      <w:hyperlink r:id="rId65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8" w:name="_Postgresql"/>
      <w:bookmarkEnd w:id="128"/>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9" w:name="_Python_REST_Server"/>
      <w:bookmarkEnd w:id="129"/>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5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5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5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0" w:name="_Connecting_and_running"/>
      <w:bookmarkEnd w:id="130"/>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1" w:name="_On_Ubuntu_14.04"/>
      <w:bookmarkEnd w:id="131"/>
      <w:r>
        <w:t>On Ubuntu 14.04</w:t>
      </w:r>
    </w:p>
    <w:p w14:paraId="3FD2EB86" w14:textId="77777777" w:rsidR="0050563E" w:rsidRDefault="0050563E" w:rsidP="0050563E">
      <w:pPr>
        <w:pStyle w:val="BodyText2"/>
      </w:pPr>
      <w:r>
        <w:t xml:space="preserve">Installing on Ubuntu on Cloud9. Following instructions </w:t>
      </w:r>
      <w:hyperlink r:id="rId66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lastRenderedPageBreak/>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2" w:name="_Ref448923250"/>
      <w:r>
        <w:t>Creating a new project and service account</w:t>
      </w:r>
      <w:bookmarkEnd w:id="132"/>
    </w:p>
    <w:p w14:paraId="7878F4B4" w14:textId="77777777" w:rsidR="00472767" w:rsidRDefault="00472767" w:rsidP="0050563E">
      <w:pPr>
        <w:pStyle w:val="ListBullet"/>
      </w:pPr>
      <w:r>
        <w:t xml:space="preserve">Went to the Google Credentials Page </w:t>
      </w:r>
      <w:hyperlink r:id="rId66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6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lastRenderedPageBreak/>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6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7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7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lastRenderedPageBreak/>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7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7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lastRenderedPageBreak/>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0" w:history="1">
        <w:r w:rsidRPr="00BF7AD8">
          <w:rPr>
            <w:rStyle w:val="Hyperlink"/>
          </w:rPr>
          <w:t>a.cottam@gmail.com</w:t>
        </w:r>
      </w:hyperlink>
      <w:r>
        <w:t xml:space="preserve"> and so the service account was still failing to upload. Trying to go to the consent page on </w:t>
      </w:r>
      <w:hyperlink r:id="rId68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85" w:history="1">
        <w:r w:rsidRPr="00915AF1">
          <w:rPr>
            <w:rStyle w:val="Hyperlink"/>
          </w:rPr>
          <w:t>here</w:t>
        </w:r>
      </w:hyperlink>
      <w:r>
        <w:t>).</w:t>
      </w:r>
      <w:r w:rsidR="00243663">
        <w:t xml:space="preserve"> In the Standard environment, the scaling is specified in the *.yaml file according to </w:t>
      </w:r>
      <w:hyperlink r:id="rId68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8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3" w:name="_Using_Cloud9"/>
      <w:bookmarkEnd w:id="133"/>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4" w:name="_Add_Cloud9_SSH"/>
      <w:bookmarkEnd w:id="134"/>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88"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8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0"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5" w:name="_Node.js"/>
      <w:bookmarkEnd w:id="135"/>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1" w:history="1">
        <w:r w:rsidRPr="005629AD">
          <w:rPr>
            <w:rStyle w:val="Hyperlink"/>
          </w:rPr>
          <w:t>here</w:t>
        </w:r>
      </w:hyperlink>
      <w:r>
        <w:t>.</w:t>
      </w:r>
    </w:p>
    <w:p w14:paraId="16124D24" w14:textId="77777777" w:rsidR="007310AE" w:rsidRDefault="007310AE" w:rsidP="007310AE">
      <w:pPr>
        <w:pStyle w:val="Heading8"/>
      </w:pPr>
      <w:bookmarkStart w:id="136" w:name="_Adding_additional_disks"/>
      <w:bookmarkEnd w:id="136"/>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lastRenderedPageBreak/>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lastRenderedPageBreak/>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9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C74819" w:rsidP="0050563E">
      <w:pPr>
        <w:pStyle w:val="BodyText2"/>
      </w:pPr>
      <w:hyperlink r:id="rId70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7" w:name="_Installing_1"/>
      <w:bookmarkEnd w:id="137"/>
      <w:r>
        <w:t>Installing</w:t>
      </w:r>
    </w:p>
    <w:p w14:paraId="55FB620F" w14:textId="77777777" w:rsidR="00472767" w:rsidRDefault="00C74819" w:rsidP="0050563E">
      <w:pPr>
        <w:pStyle w:val="BodyText2"/>
      </w:pPr>
      <w:hyperlink r:id="rId70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C74819" w:rsidP="002125FE">
      <w:pPr>
        <w:pStyle w:val="BodyText2"/>
      </w:pPr>
      <w:hyperlink r:id="rId70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0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0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0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8" w:name="_CORS"/>
      <w:bookmarkStart w:id="139" w:name="_gsutil"/>
      <w:bookmarkStart w:id="140" w:name="_Google_Compute_Engine"/>
      <w:bookmarkEnd w:id="138"/>
      <w:bookmarkEnd w:id="139"/>
      <w:bookmarkEnd w:id="140"/>
      <w:r>
        <w:t>ML Engine</w:t>
      </w:r>
    </w:p>
    <w:p w14:paraId="2A0FAB9C" w14:textId="27B193AF" w:rsidR="007310AE" w:rsidRPr="007310AE" w:rsidRDefault="007310AE" w:rsidP="007310AE">
      <w:pPr>
        <w:pStyle w:val="BodyText2"/>
      </w:pPr>
      <w:r>
        <w:t xml:space="preserve">Scalable TensorFlow in the Cloud - good introduction </w:t>
      </w:r>
      <w:hyperlink r:id="rId711" w:history="1">
        <w:r w:rsidRPr="007310AE">
          <w:rPr>
            <w:rStyle w:val="Hyperlink"/>
          </w:rPr>
          <w:t>here</w:t>
        </w:r>
      </w:hyperlink>
      <w:r>
        <w:t>.</w:t>
      </w:r>
      <w:r w:rsidR="00C83CF3">
        <w:t xml:space="preserve"> Good description of the whole workflow from a high level </w:t>
      </w:r>
      <w:hyperlink r:id="rId71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1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3</w:t>
      </w:r>
      <w:r w:rsidR="00C74819">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72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6" w:history="1">
        <w:r w:rsidRPr="00C613EC">
          <w:rPr>
            <w:rStyle w:val="Hyperlink"/>
          </w:rPr>
          <w:t>here</w:t>
        </w:r>
      </w:hyperlink>
      <w:r>
        <w:t xml:space="preserve"> that looks at muflats loss in the Yellow Sea using Landsat. Created a GEE sample </w:t>
      </w:r>
      <w:hyperlink r:id="rId72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2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4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4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4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C74819" w:rsidP="00A75824">
      <w:pPr>
        <w:pStyle w:val="BodyText2"/>
      </w:pPr>
      <w:hyperlink r:id="rId75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C74819">
        <w:fldChar w:fldCharType="begin"/>
      </w:r>
      <w:r w:rsidR="00C74819">
        <w:instrText xml:space="preserve"> SEQ Table \* ARABIC </w:instrText>
      </w:r>
      <w:r w:rsidR="00C74819">
        <w:fldChar w:fldCharType="separate"/>
      </w:r>
      <w:r>
        <w:rPr>
          <w:noProof/>
        </w:rPr>
        <w:t>1</w:t>
      </w:r>
      <w:r w:rsidR="00C74819">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C74819">
        <w:fldChar w:fldCharType="begin"/>
      </w:r>
      <w:r w:rsidR="00C74819">
        <w:instrText xml:space="preserve"> SEQ Table \* ARABIC </w:instrText>
      </w:r>
      <w:r w:rsidR="00C74819">
        <w:fldChar w:fldCharType="separate"/>
      </w:r>
      <w:r>
        <w:rPr>
          <w:noProof/>
        </w:rPr>
        <w:t>2</w:t>
      </w:r>
      <w:r w:rsidR="00C74819">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57" w:history="1">
        <w:r w:rsidRPr="009A0FC0">
          <w:rPr>
            <w:rStyle w:val="Hyperlink"/>
          </w:rPr>
          <w:t>water validation stratify by grid.sql</w:t>
        </w:r>
      </w:hyperlink>
      <w:r>
        <w:t xml:space="preserve"> to stratify the full validation sites by 1 degree box. Wrote a </w:t>
      </w:r>
      <w:hyperlink r:id="rId75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6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6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6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1" w:name="_Ref452473859"/>
      <w:r>
        <w:t>Using the SWDB water body dataset</w:t>
      </w:r>
      <w:bookmarkEnd w:id="14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4" w:history="1">
        <w:r w:rsidRPr="001B11AF">
          <w:rPr>
            <w:rStyle w:val="Hyperlink"/>
          </w:rPr>
          <w:t>query</w:t>
        </w:r>
      </w:hyperlink>
      <w:r>
        <w:t xml:space="preserve"> to select 1 inland and 1 coastal point for each 1 degree box</w:t>
      </w:r>
    </w:p>
    <w:p w14:paraId="5F111D05" w14:textId="77777777" w:rsidR="00472767" w:rsidRDefault="00C74819" w:rsidP="00472767">
      <w:pPr>
        <w:pStyle w:val="ListBullet2"/>
      </w:pPr>
      <w:hyperlink r:id="rId77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6" w:history="1">
        <w:r w:rsidRPr="00F04639">
          <w:rPr>
            <w:rStyle w:val="Hyperlink"/>
          </w:rPr>
          <w:t>python script</w:t>
        </w:r>
      </w:hyperlink>
    </w:p>
    <w:p w14:paraId="62C41DBB" w14:textId="77777777" w:rsidR="00472767" w:rsidRDefault="00C74819" w:rsidP="00472767">
      <w:pPr>
        <w:pStyle w:val="ListBullet2"/>
      </w:pPr>
      <w:hyperlink r:id="rId77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7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7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2" w:name="_Ref452473972"/>
      <w:r>
        <w:t>Getting missing omission validation points</w:t>
      </w:r>
      <w:bookmarkEnd w:id="142"/>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3" w:name="_Ref453320680"/>
      <w:r>
        <w:t>From the SWDB polygons</w:t>
      </w:r>
      <w:bookmarkEnd w:id="143"/>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8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8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8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2" w:history="1">
        <w:r w:rsidRPr="00E3316B">
          <w:rPr>
            <w:rStyle w:val="Hyperlink"/>
          </w:rPr>
          <w:t>this</w:t>
        </w:r>
      </w:hyperlink>
      <w:r>
        <w:t xml:space="preserve"> FME script. Using </w:t>
      </w:r>
      <w:hyperlink r:id="rId79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4" w:history="1">
        <w:r w:rsidRPr="00161C9C">
          <w:rPr>
            <w:rStyle w:val="Hyperlink"/>
          </w:rPr>
          <w:t>this</w:t>
        </w:r>
      </w:hyperlink>
      <w:r>
        <w:t xml:space="preserve"> folder. Merged the csv files with </w:t>
      </w:r>
      <w:hyperlink r:id="rId79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C74819" w:rsidP="00A75824">
      <w:pPr>
        <w:pStyle w:val="BodyText2"/>
      </w:pPr>
      <w:hyperlink r:id="rId797" w:history="1">
        <w:r w:rsidR="00472767" w:rsidRPr="00A604D5">
          <w:rPr>
            <w:rStyle w:val="Hyperlink"/>
          </w:rPr>
          <w:t>https://ee-api.appspot.com/0e048d3a0b685ca495b6769bde5fe8b6</w:t>
        </w:r>
      </w:hyperlink>
      <w:r w:rsidR="00472767">
        <w:t xml:space="preserve"> </w:t>
      </w:r>
    </w:p>
    <w:p w14:paraId="5ECE75CD" w14:textId="77777777" w:rsidR="00472767" w:rsidRDefault="00C74819" w:rsidP="00A75824">
      <w:pPr>
        <w:pStyle w:val="BodyText2"/>
      </w:pPr>
      <w:hyperlink r:id="rId79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4</w:t>
      </w:r>
      <w:r w:rsidR="00C74819">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55580" w:rsidRDefault="00E55580"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55580" w:rsidRDefault="00E55580"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55580" w:rsidRDefault="00E55580"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55580" w:rsidRDefault="00E55580"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55580" w:rsidRDefault="00E55580"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55580" w:rsidRDefault="00E55580"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55580" w:rsidRDefault="00E55580"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55580" w:rsidRDefault="00E55580"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0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C74819">
        <w:fldChar w:fldCharType="begin"/>
      </w:r>
      <w:r w:rsidR="00C74819">
        <w:instrText xml:space="preserve"> SEQ Figure \*</w:instrText>
      </w:r>
      <w:r w:rsidR="00C74819">
        <w:instrText xml:space="preserve"> ARABIC </w:instrText>
      </w:r>
      <w:r w:rsidR="00C74819">
        <w:fldChar w:fldCharType="separate"/>
      </w:r>
      <w:r w:rsidR="00953721">
        <w:rPr>
          <w:noProof/>
        </w:rPr>
        <w:t>5</w:t>
      </w:r>
      <w:r w:rsidR="00C74819">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55580" w:rsidRDefault="00E55580"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55580" w:rsidRDefault="00E55580"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55580" w:rsidRDefault="00E55580"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55580" w:rsidRDefault="00E55580"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6</w:t>
      </w:r>
      <w:r w:rsidR="00C74819">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1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18" w:history="1">
        <w:r w:rsidRPr="00A05B74">
          <w:rPr>
            <w:rStyle w:val="Hyperlink"/>
          </w:rPr>
          <w:t>this</w:t>
        </w:r>
      </w:hyperlink>
      <w:r>
        <w:t xml:space="preserve"> code (for all countries) and put the results </w:t>
      </w:r>
      <w:hyperlink r:id="rId81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0" w:history="1">
        <w:r w:rsidRPr="00FA6AAC">
          <w:rPr>
            <w:rStyle w:val="Hyperlink"/>
          </w:rPr>
          <w:t>this</w:t>
        </w:r>
      </w:hyperlink>
      <w:r>
        <w:t xml:space="preserve"> FME script. Then produced the output table with </w:t>
      </w:r>
      <w:hyperlink r:id="rId82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C74819" w:rsidP="00A75824">
      <w:pPr>
        <w:pStyle w:val="BodyText2"/>
      </w:pPr>
      <w:hyperlink r:id="rId82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2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28" w:anchor="workspace" w:history="1">
        <w:r w:rsidRPr="009974D0">
          <w:rPr>
            <w:rStyle w:val="Hyperlink"/>
          </w:rPr>
          <w:t>here</w:t>
        </w:r>
      </w:hyperlink>
      <w:r>
        <w:t xml:space="preserve">. Once logged in you can save workspaces to json and load them. Tutorial and getting started guide </w:t>
      </w:r>
      <w:hyperlink r:id="rId829" w:history="1">
        <w:r w:rsidRPr="00210857">
          <w:rPr>
            <w:rStyle w:val="Hyperlink"/>
          </w:rPr>
          <w:t>here</w:t>
        </w:r>
      </w:hyperlink>
      <w:r>
        <w:t xml:space="preserve">. Video of classification </w:t>
      </w:r>
      <w:hyperlink r:id="rId83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4"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5" w:name="_Ref396812590"/>
      <w:r>
        <w:t>Changing TOA values</w:t>
      </w:r>
      <w:bookmarkEnd w:id="145"/>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3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6" w:name="_Ref412031977"/>
      <w:r>
        <w:t>At the edges</w:t>
      </w:r>
      <w:bookmarkEnd w:id="146"/>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7" w:name="_Ref461191124"/>
      <w:r>
        <w:t>Missing scenes</w:t>
      </w:r>
      <w:bookmarkEnd w:id="147"/>
    </w:p>
    <w:p w14:paraId="78AEFB5C" w14:textId="77777777" w:rsidR="00472767" w:rsidRDefault="00472767" w:rsidP="00A75824">
      <w:pPr>
        <w:pStyle w:val="BodyText2"/>
      </w:pPr>
      <w:r>
        <w:t xml:space="preserve">For Landsat 5 not all of the raw scenes have a corresponding TOA scene. See the GEE code </w:t>
      </w:r>
      <w:hyperlink r:id="rId84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4"/>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C74819" w:rsidP="00A75824">
      <w:pPr>
        <w:pStyle w:val="BodyText2"/>
      </w:pPr>
      <w:hyperlink r:id="rId849" w:history="1">
        <w:r w:rsidR="00472767" w:rsidRPr="00985C4D">
          <w:rPr>
            <w:rStyle w:val="Hyperlink"/>
          </w:rPr>
          <w:t>Call</w:t>
        </w:r>
      </w:hyperlink>
      <w:r w:rsidR="00472767">
        <w:tab/>
      </w:r>
      <w:r w:rsidR="00472767">
        <w:tab/>
      </w:r>
      <w:r w:rsidR="00472767">
        <w:tab/>
      </w:r>
      <w:r w:rsidR="00472767">
        <w:tab/>
      </w:r>
      <w:hyperlink r:id="rId85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55580" w:rsidRDefault="00E55580"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55580" w:rsidRDefault="00E55580"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55580" w:rsidRDefault="00E55580"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55580" w:rsidRDefault="00E55580"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55580" w:rsidRDefault="00E55580"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55580" w:rsidRDefault="00E55580"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55580" w:rsidRDefault="00E55580"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55580" w:rsidRDefault="00E55580"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55580" w:rsidRDefault="00E55580"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55580" w:rsidRDefault="00E55580"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57" w:history="1">
        <w:r w:rsidRPr="002703D9">
          <w:rPr>
            <w:rStyle w:val="Hyperlink"/>
          </w:rPr>
          <w:t>here</w:t>
        </w:r>
      </w:hyperlink>
      <w:r>
        <w:t>.</w:t>
      </w:r>
    </w:p>
    <w:p w14:paraId="75103658" w14:textId="4D595A83" w:rsidR="00472767" w:rsidRDefault="00472767" w:rsidP="00472767">
      <w:pPr>
        <w:pStyle w:val="Heading6"/>
      </w:pPr>
      <w:bookmarkStart w:id="148" w:name="_Ref396310427"/>
      <w:r>
        <w:t>Weird changes to water detection</w:t>
      </w:r>
      <w:bookmarkEnd w:id="148"/>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7</w:t>
      </w:r>
      <w:r w:rsidR="00C74819">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6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6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7235AF3A" w14:textId="77777777" w:rsidR="00494859" w:rsidRDefault="00544598" w:rsidP="00544598">
      <w:pPr>
        <w:pStyle w:val="BodyText2"/>
      </w:pPr>
      <w:r>
        <w:t xml:space="preserve">This feature became available in June 2017. </w:t>
      </w:r>
    </w:p>
    <w:p w14:paraId="0898FA00" w14:textId="447C904F" w:rsidR="00544598" w:rsidRDefault="00544598" w:rsidP="00544598">
      <w:pPr>
        <w:pStyle w:val="BodyText2"/>
      </w:pPr>
      <w:r>
        <w:t xml:space="preserve">Uploading the Coral Reef dataset from TNC - it </w:t>
      </w:r>
      <w:r w:rsidR="00A77C04">
        <w:t>took 4 days and then there was an internal error.</w:t>
      </w:r>
    </w:p>
    <w:p w14:paraId="79B8ED0E" w14:textId="1100A3AB" w:rsidR="00494859" w:rsidRPr="00544598" w:rsidRDefault="00494859" w:rsidP="00544598">
      <w:pPr>
        <w:pStyle w:val="BodyText2"/>
      </w:pPr>
      <w:r>
        <w:t xml:space="preserve">Uploading the August 2017 WDPA Polygons - </w:t>
      </w:r>
      <w:bookmarkStart w:id="149" w:name="_GoBack"/>
      <w:bookmarkEnd w:id="149"/>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lastRenderedPageBreak/>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0" w:name="_Datalab_on_GCP"/>
      <w:bookmarkEnd w:id="150"/>
      <w:r>
        <w:t>Datalab on GCP</w:t>
      </w:r>
    </w:p>
    <w:p w14:paraId="6A87014B" w14:textId="278D63A5" w:rsidR="00202B6E" w:rsidRDefault="00202B6E" w:rsidP="00202B6E">
      <w:pPr>
        <w:pStyle w:val="BodyText2"/>
      </w:pPr>
      <w:r>
        <w:t xml:space="preserve">Following instructions </w:t>
      </w:r>
      <w:hyperlink r:id="rId87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lastRenderedPageBreak/>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7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7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8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1" w:name="_23/6/17"/>
      <w:bookmarkEnd w:id="151"/>
      <w:r>
        <w:t>23/6/17</w:t>
      </w:r>
    </w:p>
    <w:p w14:paraId="72C58631" w14:textId="2ACA951D" w:rsidR="008E0E2D" w:rsidRDefault="008E0E2D" w:rsidP="008E0E2D">
      <w:pPr>
        <w:pStyle w:val="BodyText2"/>
      </w:pPr>
      <w:r>
        <w:t xml:space="preserve">Following instructions </w:t>
      </w:r>
      <w:hyperlink r:id="rId88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8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88" w:history="1">
        <w:r w:rsidRPr="00CD5A1A">
          <w:rPr>
            <w:rStyle w:val="Hyperlink"/>
          </w:rPr>
          <w:t>here</w:t>
        </w:r>
      </w:hyperlink>
      <w:r>
        <w:t xml:space="preserve">. Support was added for calling unbound algorithms in the Python API in </w:t>
      </w:r>
      <w:hyperlink r:id="rId88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2" w:name="_Ref384391606"/>
      <w:r>
        <w:t>Getting pixel values</w:t>
      </w:r>
      <w:bookmarkEnd w:id="152"/>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8</w:t>
      </w:r>
      <w:r w:rsidR="00C74819">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97" w:history="1">
        <w:r w:rsidRPr="00A93EB1">
          <w:rPr>
            <w:rStyle w:val="Hyperlink"/>
          </w:rPr>
          <w:t>alignPointsToGeeGrid</w:t>
        </w:r>
      </w:hyperlink>
      <w:r>
        <w:t xml:space="preserve"> and </w:t>
      </w:r>
      <w:hyperlink r:id="rId89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9</w:t>
      </w:r>
      <w:r w:rsidR="00C74819">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0</w:t>
      </w:r>
      <w:r w:rsidR="00C74819">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3"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5"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6"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1</w:t>
      </w:r>
      <w:r w:rsidR="00C74819">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C74819">
        <w:fldChar w:fldCharType="begin"/>
      </w:r>
      <w:r w:rsidR="00C74819">
        <w:instrText xml:space="preserve"> SEQ Figure \* ARABI</w:instrText>
      </w:r>
      <w:r w:rsidR="00C74819">
        <w:instrText xml:space="preserve">C </w:instrText>
      </w:r>
      <w:r w:rsidR="00C74819">
        <w:fldChar w:fldCharType="separate"/>
      </w:r>
      <w:r w:rsidR="00953721">
        <w:rPr>
          <w:noProof/>
        </w:rPr>
        <w:t>12</w:t>
      </w:r>
      <w:r w:rsidR="00C74819">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3</w:t>
      </w:r>
      <w:r w:rsidR="00C74819">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4</w:t>
      </w:r>
      <w:r w:rsidR="00C74819">
        <w:rPr>
          <w:noProof/>
        </w:rPr>
        <w:fldChar w:fldCharType="end"/>
      </w:r>
      <w:r>
        <w:t xml:space="preserve"> Split using the split tool with 6 degree graticule</w:t>
      </w:r>
    </w:p>
    <w:p w14:paraId="4A328C38" w14:textId="5CD82997" w:rsidR="00E13D42" w:rsidRDefault="00E13D42" w:rsidP="00472767">
      <w:pPr>
        <w:pStyle w:val="Heading6"/>
      </w:pPr>
      <w:bookmarkStart w:id="153" w:name="_Skipping_large_features"/>
      <w:bookmarkEnd w:id="153"/>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2"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C74819" w:rsidP="00C8587F">
      <w:pPr>
        <w:pStyle w:val="BodyText2"/>
      </w:pPr>
      <w:hyperlink r:id="rId913"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4"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C74819" w:rsidP="008B550B">
      <w:pPr>
        <w:pStyle w:val="sql"/>
      </w:pPr>
      <w:hyperlink r:id="rId915" w:history="1">
        <w:r w:rsidR="00C24856">
          <w:rPr>
            <w:rStyle w:val="Hyperlink"/>
          </w:rPr>
          <w:t>https://andrewcottam.cartodb.com/api/v2/sql?q=select%20*%20from%20countries%20where%20iso3='MYS'</w:t>
        </w:r>
      </w:hyperlink>
    </w:p>
    <w:p w14:paraId="0171D4BF" w14:textId="77777777" w:rsidR="00C24856" w:rsidRDefault="00C74819" w:rsidP="008B550B">
      <w:pPr>
        <w:pStyle w:val="sql"/>
      </w:pPr>
      <w:hyperlink r:id="rId916" w:history="1">
        <w:r w:rsidR="00C24856">
          <w:rPr>
            <w:rStyle w:val="Hyperlink"/>
          </w:rPr>
          <w:t>https://andrewcottam.cartodb.com/api/v2/sql?q=select%20*%20from%20countries%20where%20iso3='MYS'&amp;format=GeoJSON</w:t>
        </w:r>
      </w:hyperlink>
    </w:p>
    <w:p w14:paraId="06FB5DD6" w14:textId="77777777" w:rsidR="00C24856" w:rsidRDefault="00C74819" w:rsidP="008B550B">
      <w:pPr>
        <w:pStyle w:val="sql"/>
      </w:pPr>
      <w:hyperlink r:id="rId917" w:history="1">
        <w:r w:rsidR="00C24856">
          <w:rPr>
            <w:rStyle w:val="Hyperlink"/>
          </w:rPr>
          <w:t>https://andrewcottam.cartodb.com/api/v2/sql?q=select%20name,ST_AsGeoJSON(the_geom)%20as%20the_geom%20from%20countries%20where%20iso3='MYS'</w:t>
        </w:r>
      </w:hyperlink>
    </w:p>
    <w:p w14:paraId="744B81EE" w14:textId="77777777" w:rsidR="00C24856" w:rsidRDefault="00C74819" w:rsidP="008B550B">
      <w:pPr>
        <w:pStyle w:val="sql"/>
      </w:pPr>
      <w:hyperlink r:id="rId918" w:history="1">
        <w:r w:rsidR="00C24856">
          <w:rPr>
            <w:rStyle w:val="Hyperlink"/>
          </w:rPr>
          <w:t>https://andrewcottam.cartodb.com/api/v2/sql?q=select%20name,ST_AsText(the_geom)%20as%20the_geom%20from%20countries%20where%20iso3='MYS'</w:t>
        </w:r>
      </w:hyperlink>
    </w:p>
    <w:p w14:paraId="0FC46CBB" w14:textId="77777777" w:rsidR="00C24856" w:rsidRDefault="00C74819" w:rsidP="008B550B">
      <w:pPr>
        <w:pStyle w:val="sql"/>
      </w:pPr>
      <w:hyperlink r:id="rId919"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0"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1"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C74819" w:rsidP="00C8587F">
      <w:pPr>
        <w:pStyle w:val="BodyText2"/>
      </w:pPr>
      <w:hyperlink r:id="rId922"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3"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4"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C74819" w:rsidP="000E5536">
      <w:pPr>
        <w:pStyle w:val="BodyText"/>
      </w:pPr>
      <w:hyperlink r:id="rId925"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6"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2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C74819" w:rsidP="00A75824">
      <w:pPr>
        <w:pStyle w:val="BodyText2"/>
      </w:pPr>
      <w:hyperlink r:id="rId92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4" w:name="_Sentinel_Hub"/>
      <w:bookmarkEnd w:id="154"/>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5" w:name="_Intact_Forest_Landscapes"/>
      <w:bookmarkEnd w:id="155"/>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6" w:name="_old-style_crs_member"/>
      <w:bookmarkEnd w:id="156"/>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29"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7" w:name="_Upload_larger_than"/>
      <w:bookmarkEnd w:id="157"/>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0"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31"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32"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C74819" w:rsidP="00C8587F">
      <w:pPr>
        <w:pStyle w:val="BodyText2"/>
      </w:pPr>
      <w:hyperlink r:id="rId933" w:history="1">
        <w:r w:rsidR="00C8587F" w:rsidRPr="00C8587F">
          <w:rPr>
            <w:rStyle w:val="Hyperlink"/>
          </w:rPr>
          <w:t>Sentinel Hub</w:t>
        </w:r>
      </w:hyperlink>
      <w:r w:rsidR="00C8587F">
        <w:t xml:space="preserve"> deliver data for download and as OGC mapping services. On 26/6/17 they </w:t>
      </w:r>
      <w:hyperlink r:id="rId934"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38" w:history="1">
        <w:r w:rsidRPr="000B6610">
          <w:rPr>
            <w:rStyle w:val="Hyperlink"/>
          </w:rPr>
          <w:t>EO Browser</w:t>
        </w:r>
      </w:hyperlink>
      <w:r>
        <w:t xml:space="preserve"> and hover over the dataset title and it tells you the coverage. </w:t>
      </w:r>
      <w:r w:rsidR="002633E4">
        <w:t xml:space="preserve">More information in the blog </w:t>
      </w:r>
      <w:hyperlink r:id="rId93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4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1"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2"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3"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4"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6"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7" w:history="1">
        <w:r w:rsidRPr="00AC08D2">
          <w:rPr>
            <w:rStyle w:val="Hyperlink"/>
          </w:rPr>
          <w:t>this</w:t>
        </w:r>
      </w:hyperlink>
      <w:r>
        <w:t xml:space="preserve"> page there is a link to a pdf containing all of the codes for the ESRI in-built projection systems. Direct link </w:t>
      </w:r>
      <w:hyperlink r:id="rId948"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49" w:history="1">
        <w:r w:rsidRPr="004204EF">
          <w:rPr>
            <w:rStyle w:val="Hyperlink"/>
          </w:rPr>
          <w:t>here</w:t>
        </w:r>
      </w:hyperlink>
      <w:r>
        <w:t xml:space="preserve">). It is on spatialreference.org </w:t>
      </w:r>
      <w:hyperlink r:id="rId950"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8" w:name="_Ref324774499"/>
      <w:r>
        <w:t>Accessing WFS using Python (filtered)</w:t>
      </w:r>
      <w:bookmarkEnd w:id="158"/>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C74819" w:rsidP="00A75824">
      <w:pPr>
        <w:pStyle w:val="BodyText2"/>
        <w:rPr>
          <w:rStyle w:val="Hyperlink"/>
        </w:rPr>
      </w:pPr>
      <w:hyperlink r:id="rId95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C74819" w:rsidP="00A75824">
      <w:pPr>
        <w:pStyle w:val="BodyText2"/>
      </w:pPr>
      <w:hyperlink r:id="rId95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3"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54"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5" w:history="1">
        <w:r w:rsidRPr="00BF45E3">
          <w:rPr>
            <w:rStyle w:val="Hyperlink"/>
          </w:rPr>
          <w:t>here</w:t>
        </w:r>
      </w:hyperlink>
      <w:r>
        <w:t xml:space="preserve">. My user/pass: </w:t>
      </w:r>
      <w:hyperlink r:id="rId95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C74819" w:rsidP="008B550B">
      <w:pPr>
        <w:pStyle w:val="Code"/>
      </w:pPr>
      <w:hyperlink r:id="rId957"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C74819" w:rsidP="00A75824">
      <w:pPr>
        <w:pStyle w:val="BodyText2"/>
      </w:pPr>
      <w:hyperlink r:id="rId95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C74819" w:rsidP="000E5536">
      <w:pPr>
        <w:pStyle w:val="BodyText"/>
      </w:pPr>
      <w:hyperlink r:id="rId95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C74819" w:rsidP="000E5536">
      <w:pPr>
        <w:pStyle w:val="BodyText"/>
      </w:pPr>
      <w:hyperlink r:id="rId96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C74819" w:rsidP="000E5536">
      <w:pPr>
        <w:pStyle w:val="BodyText"/>
      </w:pPr>
      <w:hyperlink r:id="rId96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C74819" w:rsidP="000E5536">
      <w:pPr>
        <w:pStyle w:val="BodyText"/>
      </w:pPr>
      <w:hyperlink r:id="rId96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C74819" w:rsidP="000E5536">
      <w:pPr>
        <w:pStyle w:val="BodyText"/>
      </w:pPr>
      <w:hyperlink r:id="rId96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C74819" w:rsidP="000E5536">
      <w:pPr>
        <w:pStyle w:val="BodyText"/>
      </w:pPr>
      <w:hyperlink r:id="rId96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C74819" w:rsidP="000E5536">
      <w:pPr>
        <w:pStyle w:val="BodyText"/>
      </w:pPr>
      <w:hyperlink r:id="rId96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C74819" w:rsidP="000E5536">
      <w:pPr>
        <w:pStyle w:val="BodyText"/>
      </w:pPr>
      <w:hyperlink r:id="rId96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C74819" w:rsidP="000E5536">
      <w:pPr>
        <w:pStyle w:val="BodyText"/>
      </w:pPr>
      <w:hyperlink r:id="rId96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C74819" w:rsidP="000E5536">
      <w:pPr>
        <w:pStyle w:val="BodyText"/>
      </w:pPr>
      <w:hyperlink r:id="rId96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C74819" w:rsidP="000E5536">
      <w:pPr>
        <w:pStyle w:val="BodyText"/>
      </w:pPr>
      <w:hyperlink r:id="rId96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C74819" w:rsidP="000E5536">
      <w:pPr>
        <w:pStyle w:val="BodyText"/>
      </w:pPr>
      <w:hyperlink r:id="rId97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C74819" w:rsidP="000E5536">
      <w:pPr>
        <w:pStyle w:val="BodyText"/>
      </w:pPr>
      <w:hyperlink r:id="rId97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C74819" w:rsidP="000E5536">
      <w:pPr>
        <w:pStyle w:val="BodyText"/>
        <w:rPr>
          <w:color w:val="F49100" w:themeColor="hyperlink"/>
          <w:u w:val="single"/>
        </w:rPr>
      </w:pPr>
      <w:hyperlink r:id="rId97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C74819" w:rsidP="000E5536">
      <w:pPr>
        <w:pStyle w:val="BodyText"/>
      </w:pPr>
      <w:hyperlink r:id="rId97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C74819" w:rsidP="000E5536">
      <w:pPr>
        <w:pStyle w:val="BodyText"/>
      </w:pPr>
      <w:hyperlink r:id="rId97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C74819" w:rsidP="00A75824">
      <w:pPr>
        <w:pStyle w:val="BodyText2"/>
      </w:pPr>
      <w:hyperlink r:id="rId97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C74819" w:rsidP="00A75824">
      <w:pPr>
        <w:pStyle w:val="BodyText2"/>
      </w:pPr>
      <w:hyperlink r:id="rId97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C74819" w:rsidP="000E5536">
      <w:pPr>
        <w:pStyle w:val="BodyText"/>
      </w:pPr>
      <w:hyperlink r:id="rId97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C74819" w:rsidP="000E5536">
      <w:pPr>
        <w:pStyle w:val="BodyText"/>
      </w:pPr>
      <w:hyperlink r:id="rId97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C74819" w:rsidP="000E5536">
      <w:pPr>
        <w:pStyle w:val="BodyText"/>
      </w:pPr>
      <w:hyperlink r:id="rId97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C74819" w:rsidP="000E5536">
      <w:pPr>
        <w:pStyle w:val="BodyText"/>
      </w:pPr>
      <w:hyperlink r:id="rId98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C74819" w:rsidP="000E5536">
      <w:pPr>
        <w:pStyle w:val="BodyText"/>
      </w:pPr>
      <w:hyperlink r:id="rId98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C74819" w:rsidP="000E5536">
      <w:pPr>
        <w:pStyle w:val="BodyText"/>
      </w:pPr>
      <w:hyperlink r:id="rId98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C74819" w:rsidP="000E5536">
      <w:pPr>
        <w:pStyle w:val="BodyText"/>
      </w:pPr>
      <w:hyperlink r:id="rId98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5"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87" w:history="1">
        <w:r w:rsidRPr="00560944">
          <w:rPr>
            <w:rStyle w:val="Hyperlink"/>
          </w:rPr>
          <w:t>Simplify</w:t>
        </w:r>
      </w:hyperlink>
      <w:r>
        <w:t xml:space="preserve"> methods in the ESRI Geometry API are equivalent to the ItopologicalOperator.Simplify method which is documented </w:t>
      </w:r>
      <w:hyperlink r:id="rId98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8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0"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C74819" w:rsidP="000E5536">
      <w:pPr>
        <w:pStyle w:val="BodyText"/>
      </w:pPr>
      <w:hyperlink r:id="rId99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2"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3" w:history="1">
        <w:r w:rsidRPr="00E976A1">
          <w:rPr>
            <w:rStyle w:val="Hyperlink"/>
          </w:rPr>
          <w:t>here</w:t>
        </w:r>
      </w:hyperlink>
      <w:r>
        <w:t xml:space="preserve"> and </w:t>
      </w:r>
      <w:hyperlink r:id="rId99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6" w:history="1">
        <w:r w:rsidRPr="00F92100">
          <w:rPr>
            <w:rStyle w:val="Hyperlink"/>
          </w:rPr>
          <w:t>here</w:t>
        </w:r>
      </w:hyperlink>
      <w:r>
        <w:t xml:space="preserve"> and introduction </w:t>
      </w:r>
      <w:hyperlink r:id="rId997" w:history="1">
        <w:r w:rsidRPr="000E48F4">
          <w:rPr>
            <w:rStyle w:val="Hyperlink"/>
          </w:rPr>
          <w:t>video for v 4.5 here</w:t>
        </w:r>
      </w:hyperlink>
      <w:r>
        <w:t xml:space="preserve">.  </w:t>
      </w:r>
      <w:hyperlink r:id="rId99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C74819" w:rsidP="00A75824">
      <w:pPr>
        <w:pStyle w:val="BodyText2"/>
      </w:pPr>
      <w:hyperlink r:id="rId999"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C74819" w:rsidP="00A75824">
      <w:pPr>
        <w:pStyle w:val="BodyText2"/>
      </w:pPr>
      <w:hyperlink r:id="rId100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C74819" w:rsidP="00A75824">
      <w:pPr>
        <w:pStyle w:val="BodyText2"/>
      </w:pPr>
      <w:hyperlink r:id="rId100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4" w:history="1">
        <w:r w:rsidRPr="00063BAD">
          <w:rPr>
            <w:rStyle w:val="Hyperlink"/>
          </w:rPr>
          <w:t>HDFS</w:t>
        </w:r>
      </w:hyperlink>
      <w:r>
        <w:t xml:space="preserve"> docs) using the Hadoop File System shell (see </w:t>
      </w:r>
      <w:hyperlink r:id="rId100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6"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08" w:history="1">
        <w:r w:rsidRPr="00CB45C1">
          <w:rPr>
            <w:rStyle w:val="Hyperlink"/>
          </w:rPr>
          <w:t>Pydoop</w:t>
        </w:r>
      </w:hyperlink>
      <w:r>
        <w:t xml:space="preserve"> – it is also on </w:t>
      </w:r>
      <w:hyperlink r:id="rId100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0"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11"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3"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C74819" w:rsidP="008B550B">
      <w:pPr>
        <w:pStyle w:val="Code"/>
        <w:rPr>
          <w:rStyle w:val="Hyperlink"/>
        </w:rPr>
      </w:pPr>
      <w:hyperlink r:id="rId1014" w:history="1">
        <w:r w:rsidR="0063601F" w:rsidRPr="00DB27B0">
          <w:rPr>
            <w:rStyle w:val="Hyperlink"/>
          </w:rPr>
          <w:t>http://hadoop-m1:50070/webhdfs/v1/user/hive/warehouse/wdpa?op=LISTSTATUS</w:t>
        </w:r>
      </w:hyperlink>
    </w:p>
    <w:p w14:paraId="3F7EBD28" w14:textId="70F2DFA4" w:rsidR="00A5203B" w:rsidRDefault="00C74819" w:rsidP="008B550B">
      <w:pPr>
        <w:pStyle w:val="Code"/>
      </w:pPr>
      <w:hyperlink r:id="rId101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C74819" w:rsidP="008B550B">
      <w:pPr>
        <w:pStyle w:val="Code"/>
      </w:pPr>
      <w:hyperlink r:id="rId1016"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9" w:name="_Ref371950375"/>
      <w:r>
        <w:t xml:space="preserve">MapReduce is the Hadoop software framework for processing HDFS data. There is a tutorial </w:t>
      </w:r>
      <w:hyperlink r:id="rId1017" w:history="1">
        <w:r w:rsidRPr="00AC0DCD">
          <w:rPr>
            <w:rStyle w:val="Hyperlink"/>
          </w:rPr>
          <w:t>here</w:t>
        </w:r>
      </w:hyperlink>
      <w:r>
        <w:t xml:space="preserve">. How the actual MapReduce operations are actually carried out is documented </w:t>
      </w:r>
      <w:hyperlink r:id="rId1018" w:history="1">
        <w:r w:rsidRPr="00B913D7">
          <w:rPr>
            <w:rStyle w:val="Hyperlink"/>
          </w:rPr>
          <w:t>here</w:t>
        </w:r>
      </w:hyperlink>
      <w:r>
        <w:t>.</w:t>
      </w:r>
    </w:p>
    <w:p w14:paraId="67BCD274" w14:textId="4E5A4651" w:rsidR="0063601F" w:rsidRDefault="0063601F" w:rsidP="000E5536">
      <w:pPr>
        <w:pStyle w:val="Heading6"/>
      </w:pPr>
      <w:r>
        <w:t>Streaming API</w:t>
      </w:r>
      <w:bookmarkEnd w:id="159"/>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19"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3"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4"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C74819" w:rsidP="00A75824">
      <w:pPr>
        <w:pStyle w:val="BodyText2"/>
      </w:pPr>
      <w:hyperlink r:id="rId102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6"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60" w:name="_Ref384899212"/>
      <w:r>
        <w:t>Building</w:t>
      </w:r>
      <w:bookmarkEnd w:id="160"/>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7" w:history="1">
        <w:r w:rsidRPr="00CE4588">
          <w:rPr>
            <w:rStyle w:val="Hyperlink"/>
          </w:rPr>
          <w:t>here</w:t>
        </w:r>
      </w:hyperlink>
      <w:r>
        <w:t xml:space="preserve">. You should use the distributed cache (see </w:t>
      </w:r>
      <w:hyperlink r:id="rId102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29"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0"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1"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61" w:name="_Ref388430329"/>
      <w:r>
        <w:t xml:space="preserve">Good article from Todd Lipcon </w:t>
      </w:r>
      <w:hyperlink r:id="rId1034"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61"/>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2" w:name="_Ref398908718"/>
      <w:r>
        <w:t>Map/Reduce logs</w:t>
      </w:r>
      <w:bookmarkEnd w:id="162"/>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3" w:name="_Ref454466051"/>
      <w:r>
        <w:t>JobHistory Server</w:t>
      </w:r>
      <w:bookmarkEnd w:id="163"/>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5"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7" w:history="1">
        <w:r>
          <w:rPr>
            <w:rStyle w:val="Hyperlink"/>
            <w:rFonts w:eastAsia="Times New Roman"/>
          </w:rPr>
          <w:t>h05-nn01.jrc.it</w:t>
        </w:r>
      </w:hyperlink>
    </w:p>
    <w:p w14:paraId="0375C1F3" w14:textId="77777777" w:rsidR="0063601F" w:rsidRDefault="00C74819" w:rsidP="000E5536">
      <w:pPr>
        <w:pStyle w:val="BodyText"/>
        <w:rPr>
          <w:rFonts w:eastAsia="Times New Roman"/>
        </w:rPr>
      </w:pPr>
      <w:hyperlink r:id="rId103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C74819" w:rsidP="000E5536">
      <w:pPr>
        <w:pStyle w:val="BodyText"/>
        <w:rPr>
          <w:rFonts w:eastAsia="Times New Roman"/>
        </w:rPr>
      </w:pPr>
      <w:hyperlink r:id="rId103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40"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1"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4" w:name="_Ref371938052"/>
      <w:r>
        <w:t>Debugging</w:t>
      </w:r>
      <w:bookmarkEnd w:id="164"/>
    </w:p>
    <w:p w14:paraId="2996E0FB" w14:textId="77777777" w:rsidR="0063601F" w:rsidRDefault="0063601F" w:rsidP="00A75824">
      <w:pPr>
        <w:pStyle w:val="BodyText2"/>
      </w:pPr>
      <w:r>
        <w:t xml:space="preserve">The HBase </w:t>
      </w:r>
      <w:hyperlink r:id="rId104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C74819" w:rsidP="00A75824">
      <w:pPr>
        <w:pStyle w:val="BodyText2"/>
      </w:pPr>
      <w:hyperlink r:id="rId1045"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6"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7"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5"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6" w:name="_Ref387841007"/>
      <w:r>
        <w:t>Configuration</w:t>
      </w:r>
      <w:bookmarkEnd w:id="166"/>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49" w:history="1">
        <w:r w:rsidRPr="009E7907">
          <w:rPr>
            <w:rStyle w:val="Hyperlink"/>
          </w:rPr>
          <w:t>this</w:t>
        </w:r>
      </w:hyperlink>
      <w:r>
        <w:t xml:space="preserve"> section of the docs. There are parameters that you can specify when you execute a query in Hive – these are listed </w:t>
      </w:r>
      <w:hyperlink r:id="rId105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3"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7"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7"/>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8" w:name="_Ref401673519"/>
      <w:r>
        <w:t>Creating tables</w:t>
      </w:r>
      <w:bookmarkEnd w:id="168"/>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5"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6"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5"/>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9" w:name="_Ref454437496"/>
      <w:bookmarkStart w:id="170" w:name="_Ref384894195"/>
      <w:r>
        <w:t>Building the jar files</w:t>
      </w:r>
      <w:bookmarkEnd w:id="169"/>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7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5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1"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71"/>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1"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2" w:name="_Ref454461976"/>
      <w:r>
        <w:t>As permanent functions</w:t>
      </w:r>
      <w:bookmarkEnd w:id="172"/>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3" w:name="_Ref454377551"/>
      <w:r>
        <w:t>Using Beeswax UI</w:t>
      </w:r>
      <w:bookmarkEnd w:id="173"/>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4" w:name="_Ref454542633"/>
      <w:r>
        <w:t>Using Beeline</w:t>
      </w:r>
      <w:bookmarkEnd w:id="174"/>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C74819" w:rsidP="00A75824">
      <w:pPr>
        <w:pStyle w:val="BodyText2"/>
      </w:pPr>
      <w:hyperlink r:id="rId106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1" w:history="1">
        <w:r w:rsidRPr="00FB3083">
          <w:rPr>
            <w:rStyle w:val="Hyperlink"/>
          </w:rPr>
          <w:t>http://hadoop-h05:8888/about/</w:t>
        </w:r>
      </w:hyperlink>
      <w:r>
        <w:t xml:space="preserve"> now </w:t>
      </w:r>
      <w:hyperlink r:id="rId1072" w:history="1">
        <w:r w:rsidRPr="00DB27B0">
          <w:rPr>
            <w:rStyle w:val="Hyperlink"/>
          </w:rPr>
          <w:t>http://hadoop-m2:8888/</w:t>
        </w:r>
      </w:hyperlink>
      <w:r w:rsidR="00DD4E76">
        <w:t xml:space="preserve"> now </w:t>
      </w:r>
      <w:hyperlink r:id="rId107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4" w:history="1">
        <w:r>
          <w:rPr>
            <w:rStyle w:val="Hyperlink"/>
          </w:rPr>
          <w:t>http://hadoop-h05:8888/</w:t>
        </w:r>
      </w:hyperlink>
      <w:r>
        <w:t xml:space="preserve">  now </w:t>
      </w:r>
      <w:hyperlink r:id="rId107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5" w:name="_Ref384803343"/>
      <w:r>
        <w:t>Importing files</w:t>
      </w:r>
      <w:bookmarkEnd w:id="175"/>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8" w:history="1">
        <w:r>
          <w:rPr>
            <w:rStyle w:val="Hyperlink"/>
          </w:rPr>
          <w:t>github</w:t>
        </w:r>
      </w:hyperlink>
      <w:r>
        <w:t xml:space="preserve">. </w:t>
      </w:r>
    </w:p>
    <w:p w14:paraId="490ED5A9" w14:textId="77777777" w:rsidR="0063601F" w:rsidRDefault="00C74819" w:rsidP="00A75824">
      <w:pPr>
        <w:pStyle w:val="BodyText2"/>
      </w:pPr>
      <w:hyperlink r:id="rId107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C74819" w:rsidP="000E5536">
      <w:pPr>
        <w:pStyle w:val="BodyText"/>
      </w:pPr>
      <w:hyperlink r:id="rId108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C74819" w:rsidP="000E5536">
      <w:pPr>
        <w:pStyle w:val="BodyText"/>
      </w:pPr>
      <w:hyperlink r:id="rId108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2"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83"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4" w:history="1">
        <w:r w:rsidRPr="00152A63">
          <w:rPr>
            <w:rStyle w:val="Hyperlink"/>
          </w:rPr>
          <w:t>Sqoop</w:t>
        </w:r>
      </w:hyperlink>
      <w:r>
        <w:t xml:space="preserve"> in Hue doesn’t really work – this is because Sqoop isn’t really implemented outside the command line. So we have to use the command line. </w:t>
      </w:r>
      <w:hyperlink r:id="rId1085"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8"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8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C74819" w:rsidP="00A75824">
      <w:pPr>
        <w:pStyle w:val="BodyText2"/>
      </w:pPr>
      <w:hyperlink r:id="rId109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1"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6" w:name="_Ref401925991"/>
      <w:r>
        <w:t>Issues with dissolving features</w:t>
      </w:r>
      <w:bookmarkEnd w:id="176"/>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10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7" w:name="_Ref404856316"/>
      <w:r>
        <w:t>Dissolving in ArcGIS</w:t>
      </w:r>
      <w:bookmarkEnd w:id="177"/>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2"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C74819" w:rsidP="00A75824">
      <w:pPr>
        <w:pStyle w:val="BodyText2"/>
      </w:pPr>
      <w:hyperlink r:id="rId110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8"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C74819" w:rsidP="00A75824">
      <w:pPr>
        <w:pStyle w:val="BodyText2"/>
      </w:pPr>
      <w:hyperlink r:id="rId1104"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9" w:name="_Ubuntu_14.04_1"/>
      <w:bookmarkEnd w:id="179"/>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105"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80" w:name="_Ref417032864"/>
      <w:r>
        <w:t>From UNIX</w:t>
      </w:r>
      <w:bookmarkEnd w:id="180"/>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1" w:name="_Toc315774584"/>
      <w:bookmarkStart w:id="182" w:name="_Toc315774583"/>
      <w:bookmarkStart w:id="183" w:name="_Toc315774576"/>
      <w:bookmarkEnd w:id="178"/>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10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4"/>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5" w:name="_Ref389828346"/>
      <w:r>
        <w:lastRenderedPageBreak/>
        <w:t>Creating geometries from text</w:t>
      </w:r>
      <w:bookmarkEnd w:id="185"/>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6" w:name="_Toc315774586"/>
      <w:bookmarkStart w:id="18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C74819" w:rsidP="00A75824">
      <w:pPr>
        <w:pStyle w:val="BodyText2"/>
      </w:pPr>
      <w:hyperlink r:id="rId111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8" w:name="_Using_phpPgAdmin"/>
      <w:bookmarkEnd w:id="188"/>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2"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6"/>
    </w:p>
    <w:p w14:paraId="03474788" w14:textId="77777777" w:rsidR="00352E10" w:rsidRDefault="00352E10" w:rsidP="000E5536">
      <w:pPr>
        <w:pStyle w:val="BodyText"/>
      </w:pPr>
      <w:r>
        <w:t>Partitioning may help performance:</w:t>
      </w:r>
    </w:p>
    <w:p w14:paraId="608FEA38" w14:textId="77777777" w:rsidR="00352E10" w:rsidRDefault="00C74819" w:rsidP="000E5536">
      <w:pPr>
        <w:pStyle w:val="BodyText"/>
      </w:pPr>
      <w:hyperlink r:id="rId1113"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4"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9" w:name="_Toc315774577"/>
      <w:r>
        <w:t>Security</w:t>
      </w:r>
      <w:bookmarkEnd w:id="189"/>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0"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17" w:anchor="spatial_ref_sys" w:history="1">
        <w:r w:rsidRPr="00CD1471">
          <w:rPr>
            <w:rStyle w:val="Hyperlink"/>
          </w:rPr>
          <w:t>here</w:t>
        </w:r>
      </w:hyperlink>
      <w:r>
        <w:t xml:space="preserve">). The one I want is here: </w:t>
      </w:r>
      <w:hyperlink r:id="rId111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90"/>
    </w:p>
    <w:p w14:paraId="6452B8D1" w14:textId="77777777" w:rsidR="00352E10" w:rsidRPr="00D9232E" w:rsidRDefault="00352E10" w:rsidP="00A75824">
      <w:pPr>
        <w:pStyle w:val="BodyText2"/>
      </w:pPr>
      <w:r>
        <w:lastRenderedPageBreak/>
        <w:t xml:space="preserve">Documented here </w:t>
      </w:r>
      <w:hyperlink r:id="rId111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1" w:name="_Toc315774627"/>
      <w:bookmarkEnd w:id="182"/>
      <w:bookmarkEnd w:id="183"/>
      <w:bookmarkEnd w:id="187"/>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2" w:name="_Disk_usage_1"/>
      <w:bookmarkEnd w:id="192"/>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3" w:name="_On_Ubuntu_14.04_1"/>
      <w:bookmarkEnd w:id="193"/>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0"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1"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4" w:name="_phpPgAdmin"/>
      <w:bookmarkEnd w:id="194"/>
      <w:r>
        <w:t>phpPgAdmin</w:t>
      </w:r>
    </w:p>
    <w:p w14:paraId="0DA9F0E9" w14:textId="3539644E" w:rsidR="005B25A1" w:rsidRDefault="005B25A1" w:rsidP="005B25A1">
      <w:pPr>
        <w:pStyle w:val="Heading6"/>
      </w:pPr>
      <w:bookmarkStart w:id="195" w:name="_Installation"/>
      <w:bookmarkEnd w:id="195"/>
      <w:r>
        <w:t>Installation</w:t>
      </w:r>
    </w:p>
    <w:p w14:paraId="0C44A084" w14:textId="5B384EC3" w:rsidR="005B25A1" w:rsidRDefault="0054440F" w:rsidP="00A75824">
      <w:pPr>
        <w:pStyle w:val="BodyText2"/>
      </w:pPr>
      <w:bookmarkStart w:id="196" w:name="_Ubuntu_14.04"/>
      <w:bookmarkEnd w:id="196"/>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7" w:name="_Configuration"/>
      <w:bookmarkEnd w:id="197"/>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8" w:name="_Toc315774623"/>
      <w:r>
        <w:t>ArcGIS</w:t>
      </w:r>
    </w:p>
    <w:p w14:paraId="0CA2324E" w14:textId="77777777" w:rsidR="004B461D" w:rsidRDefault="004B461D" w:rsidP="007D2F52">
      <w:pPr>
        <w:pStyle w:val="Heading4"/>
      </w:pPr>
      <w:r>
        <w:t>ArcGIS</w:t>
      </w:r>
      <w:bookmarkEnd w:id="198"/>
      <w:r>
        <w:t xml:space="preserve"> Desktop</w:t>
      </w:r>
    </w:p>
    <w:p w14:paraId="4570906F" w14:textId="77777777" w:rsidR="004B461D" w:rsidRDefault="004B461D" w:rsidP="000E5536">
      <w:pPr>
        <w:pStyle w:val="Heading5"/>
      </w:pPr>
      <w:bookmarkStart w:id="199" w:name="_Ref352067525"/>
      <w:bookmarkStart w:id="200" w:name="_Toc315774624"/>
      <w:r>
        <w:t>Accessing PostGIS</w:t>
      </w:r>
      <w:bookmarkEnd w:id="199"/>
    </w:p>
    <w:p w14:paraId="0A61D1B6" w14:textId="77777777" w:rsidR="004B461D" w:rsidRDefault="004B461D" w:rsidP="000E5536">
      <w:pPr>
        <w:pStyle w:val="Heading6"/>
      </w:pPr>
      <w:bookmarkStart w:id="201" w:name="_Ref323214465"/>
      <w:r>
        <w:t>In 10</w:t>
      </w:r>
      <w:bookmarkEnd w:id="201"/>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3"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124"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25"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202"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12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202"/>
    </w:p>
    <w:p w14:paraId="72C0C9CB" w14:textId="77777777" w:rsidR="00CF68BB" w:rsidRDefault="00CF68BB" w:rsidP="000E5536">
      <w:pPr>
        <w:pStyle w:val="Heading8"/>
      </w:pPr>
      <w:r>
        <w:t>Failures</w:t>
      </w:r>
    </w:p>
    <w:p w14:paraId="690A6F4C" w14:textId="77777777" w:rsidR="005F1D7A" w:rsidRDefault="003814E2" w:rsidP="00A75824">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FE3692">
      <w:pPr>
        <w:pStyle w:val="GPError"/>
      </w:pPr>
      <w:r>
        <w:t>ExecuteError: ERROR 999999: Error executing function.</w:t>
      </w:r>
    </w:p>
    <w:p w14:paraId="0EAD68F2" w14:textId="77777777" w:rsidR="005F1D7A" w:rsidRDefault="005F1D7A" w:rsidP="00FE3692">
      <w:pPr>
        <w:pStyle w:val="GPError"/>
      </w:pPr>
      <w:r>
        <w:t>A failure was detected inside the topology engine overlay processor. [error id: -2147467259]</w:t>
      </w:r>
    </w:p>
    <w:p w14:paraId="2D9FCDC7" w14:textId="77777777" w:rsidR="005F1D7A" w:rsidRDefault="005F1D7A" w:rsidP="00FE3692">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127" w:history="1">
        <w:r w:rsidRPr="00A51C45">
          <w:rPr>
            <w:rStyle w:val="Hyperlink"/>
          </w:rPr>
          <w:t>error</w:t>
        </w:r>
      </w:hyperlink>
      <w:r>
        <w:t xml:space="preserve"> could be because the maximum error count (50,000) has been </w:t>
      </w:r>
      <w:hyperlink r:id="rId112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 xml:space="preserve">If you split the feature class that failed to validate into 2 (fc1 has 44999 features and fc2 has 46036 features) and then validate the topology then it works! There are 68490 errors in the topology using fc1 (this is more than 50,000 so maybe the previous </w:t>
      </w:r>
      <w:r>
        <w:lastRenderedPageBreak/>
        <w:t>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20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3" w:name="_Toc315774625"/>
      <w:r>
        <w:t>Creating Script tools</w:t>
      </w:r>
      <w:bookmarkEnd w:id="203"/>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4" w:name="_Ref387145637"/>
      <w:r>
        <w:t>ArcPy Memory leaks</w:t>
      </w:r>
      <w:bookmarkEnd w:id="204"/>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9" w:anchor="/Running_a_script_in_process/00150000000r000000/" w:history="1">
        <w:r w:rsidR="0029603B" w:rsidRPr="0029603B">
          <w:rPr>
            <w:rStyle w:val="Hyperlink"/>
          </w:rPr>
          <w:t>here</w:t>
        </w:r>
      </w:hyperlink>
      <w:r w:rsidR="0029603B">
        <w:t xml:space="preserve">). This was suggested by someone else – see </w:t>
      </w:r>
      <w:hyperlink r:id="rId113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5"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C74819" w:rsidP="00A75824">
      <w:pPr>
        <w:pStyle w:val="BodyText2"/>
      </w:pPr>
      <w:hyperlink r:id="rId113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lastRenderedPageBreak/>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3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3"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5"/>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6" w:name="_Ref464223335"/>
      <w:r>
        <w:t>Exporting to HTML</w:t>
      </w:r>
      <w:bookmarkEnd w:id="206"/>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lastRenderedPageBreak/>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7" w:name="_Ref434390506"/>
      <w:r>
        <w:t>Mapping</w:t>
      </w:r>
      <w:bookmarkEnd w:id="207"/>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5"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37"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3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39"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8"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9" w:name="_Ref328037721"/>
      <w:r>
        <w:t>Coordinate order</w:t>
      </w:r>
      <w:bookmarkEnd w:id="209"/>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1"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8"/>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C74819" w:rsidP="00A75824">
      <w:pPr>
        <w:pStyle w:val="BodyText2"/>
        <w:rPr>
          <w:rStyle w:val="Hyperlink"/>
        </w:rPr>
      </w:pPr>
      <w:hyperlink r:id="rId114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C74819" w:rsidP="00A75824">
      <w:pPr>
        <w:pStyle w:val="BodyText2"/>
        <w:rPr>
          <w:rStyle w:val="Hyperlink"/>
        </w:rPr>
      </w:pPr>
      <w:hyperlink r:id="rId114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0" w:name="_Ref330801250"/>
      <w:r>
        <w:t>Changing ArcGIS Server Service Timeouts</w:t>
      </w:r>
      <w:bookmarkEnd w:id="210"/>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1" w:name="_Ref330988658"/>
      <w:r>
        <w:t xml:space="preserve">Changing the </w:t>
      </w:r>
      <w:r w:rsidRPr="009E7739">
        <w:t>httpRuntime executionTimeout</w:t>
      </w:r>
      <w:bookmarkEnd w:id="211"/>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4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2" w:name="_Ref364943144"/>
      <w:r>
        <w:t>Image metadata</w:t>
      </w:r>
      <w:bookmarkEnd w:id="212"/>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48"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0"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1"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4"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5"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56"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57"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5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5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0"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t xml:space="preserve">March 2015: After reinstalling Aptana 3.4.0 on my work PC I got this error. Following instructions </w:t>
      </w:r>
      <w:hyperlink r:id="rId1161"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3"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4"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5"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67" w:history="1">
        <w:r w:rsidRPr="00F21B98">
          <w:rPr>
            <w:rStyle w:val="Hyperlink"/>
          </w:rPr>
          <w:t>here</w:t>
        </w:r>
      </w:hyperlink>
      <w:r>
        <w:t xml:space="preserve">. Downloading zip for Windows </w:t>
      </w:r>
      <w:hyperlink r:id="rId116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6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0"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1"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t>In ‘</w:t>
      </w:r>
      <w:r w:rsidRPr="000D5FFD">
        <w:t>E:\cottaan\My Documents\Downloads\apache-tomcat-8.0.32\conf</w:t>
      </w:r>
      <w:r>
        <w:t xml:space="preserve">\server.xml’ uncommented lines 77-79. Restarted Apache and tried </w:t>
      </w:r>
      <w:hyperlink r:id="rId1172"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3"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4"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371C7AAA" w:rsidR="00DA37FD" w:rsidRPr="00DA37FD" w:rsidRDefault="00DA37FD" w:rsidP="00DA37FD">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lastRenderedPageBreak/>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5"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76" w:history="1">
        <w:r w:rsidRPr="0001507A">
          <w:rPr>
            <w:rStyle w:val="Hyperlink"/>
          </w:rPr>
          <w:t>here</w:t>
        </w:r>
      </w:hyperlink>
      <w:r>
        <w:t>.</w:t>
      </w:r>
      <w:r w:rsidR="00526BE6">
        <w:t xml:space="preserve"> Here is the </w:t>
      </w:r>
      <w:hyperlink r:id="rId117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7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lastRenderedPageBreak/>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79"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0"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1"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3" w:name="_Ref464569146"/>
      <w:r>
        <w:t>Command line</w:t>
      </w:r>
      <w:bookmarkEnd w:id="213"/>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4" w:name="_Ref464651649"/>
      <w:r>
        <w:t>Set no data value</w:t>
      </w:r>
      <w:bookmarkEnd w:id="214"/>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5" w:name="_Exporting_to_GeoJson"/>
      <w:bookmarkEnd w:id="215"/>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lastRenderedPageBreak/>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2"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3"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lastRenderedPageBreak/>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4"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5"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lastRenderedPageBreak/>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86" w:history="1">
        <w:r w:rsidRPr="00204887">
          <w:rPr>
            <w:rStyle w:val="Hyperlink"/>
          </w:rPr>
          <w:t>locally</w:t>
        </w:r>
      </w:hyperlink>
      <w:r>
        <w:t xml:space="preserve"> or online </w:t>
      </w:r>
      <w:hyperlink r:id="rId1187"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88"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8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lastRenderedPageBreak/>
        <w:t xml:space="preserve">U/P: </w:t>
      </w:r>
      <w:hyperlink r:id="rId119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1"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C74819" w:rsidP="00F16F8D">
      <w:pPr>
        <w:pStyle w:val="ListBullet"/>
      </w:pPr>
      <w:hyperlink r:id="rId1192" w:history="1">
        <w:r w:rsidR="008B550B" w:rsidRPr="008B550B">
          <w:rPr>
            <w:rStyle w:val="Hyperlink"/>
          </w:rPr>
          <w:t>Gradient Descent Learning Rates</w:t>
        </w:r>
      </w:hyperlink>
      <w:r w:rsidR="008B550B">
        <w:t xml:space="preserve"> @6 mins</w:t>
      </w:r>
      <w:r w:rsidR="008B550B">
        <w:tab/>
      </w:r>
    </w:p>
    <w:p w14:paraId="1855A2AF" w14:textId="180B130A" w:rsidR="00320E16" w:rsidRDefault="00C74819" w:rsidP="00F16F8D">
      <w:pPr>
        <w:pStyle w:val="ListBullet"/>
      </w:pPr>
      <w:hyperlink r:id="rId1193" w:history="1">
        <w:r w:rsidR="00320E16" w:rsidRPr="00320E16">
          <w:rPr>
            <w:rStyle w:val="Hyperlink"/>
          </w:rPr>
          <w:t>Normal Equation instead of Gradient Descent</w:t>
        </w:r>
      </w:hyperlink>
    </w:p>
    <w:p w14:paraId="7BE62C03" w14:textId="1A247FEF" w:rsidR="000920B8" w:rsidRDefault="00C74819" w:rsidP="00F16F8D">
      <w:pPr>
        <w:pStyle w:val="ListBullet"/>
      </w:pPr>
      <w:hyperlink r:id="rId119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95"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9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9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9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9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lastRenderedPageBreak/>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0"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C74819" w:rsidP="00A75824">
      <w:pPr>
        <w:pStyle w:val="BodyText2"/>
      </w:pPr>
      <w:hyperlink r:id="rId120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5"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lastRenderedPageBreak/>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06"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C74819" w:rsidP="00A75824">
      <w:pPr>
        <w:pStyle w:val="BodyText2"/>
      </w:pPr>
      <w:hyperlink r:id="rId120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0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0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0" w:anchor="Debugging_Operations" w:history="1">
        <w:r w:rsidRPr="00023FBF">
          <w:rPr>
            <w:rStyle w:val="Hyperlink"/>
          </w:rPr>
          <w:t>here</w:t>
        </w:r>
      </w:hyperlink>
      <w:r>
        <w:t xml:space="preserve">. tf.Print doesn’t currently output to Jupyter Notebooks. Excellent overview with slides </w:t>
      </w:r>
      <w:hyperlink r:id="rId1211" w:history="1">
        <w:r w:rsidRPr="00E94381">
          <w:rPr>
            <w:rStyle w:val="Hyperlink"/>
          </w:rPr>
          <w:t>here</w:t>
        </w:r>
      </w:hyperlink>
      <w:r>
        <w:t xml:space="preserve"> and promise of a new web-based interactive debugger tool (integrated with TensorBoard </w:t>
      </w:r>
      <w:hyperlink r:id="rId1212"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C74819" w:rsidP="00A75824">
      <w:pPr>
        <w:pStyle w:val="BodyText2"/>
      </w:pPr>
      <w:hyperlink r:id="rId1213"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4"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5"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16"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6"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lastRenderedPageBreak/>
        <w:t xml:space="preserve">Installing v2.1.1 on Cloud9 on 28/3/17 following instructions </w:t>
      </w:r>
      <w:hyperlink r:id="rId121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1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1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0" w:history="1">
        <w:r>
          <w:rPr>
            <w:rStyle w:val="Hyperlink"/>
          </w:rPr>
          <w:t>http://h05-prod-vm100.jrc.it:8080/geoserver/web/</w:t>
        </w:r>
      </w:hyperlink>
    </w:p>
    <w:p w14:paraId="392BE9CE" w14:textId="77777777" w:rsidR="00153927" w:rsidRDefault="00153927" w:rsidP="007D2F52">
      <w:pPr>
        <w:pStyle w:val="Heading4"/>
      </w:pPr>
      <w:r>
        <w:t>Publishing</w:t>
      </w:r>
      <w:bookmarkEnd w:id="216"/>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4" w:history="1">
        <w:r w:rsidRPr="00A95575">
          <w:rPr>
            <w:rStyle w:val="Hyperlink"/>
          </w:rPr>
          <w:t>http://your-server/geoserver/rest</w:t>
        </w:r>
      </w:hyperlink>
      <w:r>
        <w:t>. So for example, ours is here:</w:t>
      </w:r>
    </w:p>
    <w:p w14:paraId="53CBAA96" w14:textId="77777777" w:rsidR="00334224" w:rsidRPr="00334224" w:rsidRDefault="00C74819" w:rsidP="00A75824">
      <w:pPr>
        <w:pStyle w:val="BodyText2"/>
      </w:pPr>
      <w:hyperlink r:id="rId122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lastRenderedPageBreak/>
        <w:t>http://arcmap2sld.geoinform.fh-mainz.de</w:t>
      </w:r>
    </w:p>
    <w:p w14:paraId="5F9057F5" w14:textId="77777777" w:rsidR="00345246" w:rsidRDefault="00C74819" w:rsidP="000E5536">
      <w:pPr>
        <w:pStyle w:val="ListBullet"/>
      </w:pPr>
      <w:hyperlink r:id="rId122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2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2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2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C74819" w:rsidP="00A75824">
      <w:pPr>
        <w:pStyle w:val="BodyText2"/>
      </w:pPr>
      <w:hyperlink r:id="rId123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2"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C74819" w:rsidP="00766E76">
            <w:pPr>
              <w:pStyle w:val="Tiny"/>
            </w:pPr>
            <w:hyperlink r:id="rId1233"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C74819" w:rsidP="00766E76">
            <w:pPr>
              <w:pStyle w:val="Tiny"/>
            </w:pPr>
            <w:hyperlink r:id="rId1234"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5"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lastRenderedPageBreak/>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7" w:name="_Tileserver_PHP"/>
      <w:bookmarkStart w:id="218" w:name="_VectorTile_Servers"/>
      <w:bookmarkEnd w:id="217"/>
      <w:bookmarkEnd w:id="218"/>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36"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38"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3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C74819" w:rsidP="00A75824">
      <w:pPr>
        <w:pStyle w:val="BodyText2"/>
      </w:pPr>
      <w:hyperlink r:id="rId124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9" w:name="_On_Ubuntu_14.04_2"/>
      <w:bookmarkEnd w:id="219"/>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46" w:history="1">
        <w:r w:rsidRPr="00A85A84">
          <w:rPr>
            <w:rStyle w:val="Hyperlink"/>
          </w:rPr>
          <w:t>here</w:t>
        </w:r>
      </w:hyperlink>
      <w:r>
        <w:t>.</w:t>
      </w:r>
    </w:p>
    <w:p w14:paraId="580DEFD0" w14:textId="441B6C79" w:rsidR="002C093D" w:rsidRDefault="002C093D" w:rsidP="000E5536">
      <w:pPr>
        <w:pStyle w:val="Heading5"/>
      </w:pPr>
      <w:bookmarkStart w:id="220" w:name="_Ref412648853"/>
      <w:r>
        <w:t>regex</w:t>
      </w:r>
      <w:bookmarkEnd w:id="220"/>
    </w:p>
    <w:p w14:paraId="29B5F241" w14:textId="5B3F6133" w:rsidR="002C093D" w:rsidRDefault="002C093D" w:rsidP="00A75824">
      <w:pPr>
        <w:pStyle w:val="BodyText2"/>
      </w:pPr>
      <w:r>
        <w:t xml:space="preserve">Excellent regex expression tester here: </w:t>
      </w:r>
      <w:hyperlink r:id="rId124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48"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C74819" w:rsidP="000E5536">
      <w:pPr>
        <w:pStyle w:val="BodyText"/>
      </w:pPr>
      <w:hyperlink r:id="rId1249" w:history="1">
        <w:r w:rsidR="00D17722" w:rsidRPr="0077669C">
          <w:rPr>
            <w:rStyle w:val="Hyperlink"/>
          </w:rPr>
          <w:t>http://docs.dojocampus.org/dijit/info</w:t>
        </w:r>
      </w:hyperlink>
    </w:p>
    <w:p w14:paraId="635A47C5" w14:textId="77777777" w:rsidR="00D17722" w:rsidRPr="008E1FF7" w:rsidRDefault="00C74819" w:rsidP="00A75824">
      <w:pPr>
        <w:pStyle w:val="BodyText2"/>
      </w:pPr>
      <w:hyperlink r:id="rId125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2"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lastRenderedPageBreak/>
        <w:t xml:space="preserve">Here is an example of a custom chart </w:t>
      </w:r>
      <w:hyperlink r:id="rId125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5"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6"/>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5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58"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A75824">
      <w:pPr>
        <w:pStyle w:val="BodyText2"/>
      </w:pPr>
      <w:r>
        <w:t xml:space="preserve">Good overview </w:t>
      </w:r>
      <w:hyperlink r:id="rId125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2"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1" w:name="_Node_modules"/>
      <w:bookmarkEnd w:id="221"/>
      <w:r>
        <w:t>Node modules</w:t>
      </w:r>
    </w:p>
    <w:p w14:paraId="7C7A176D" w14:textId="08375DD4" w:rsidR="004E6AAB" w:rsidRDefault="004E6AAB" w:rsidP="004E6AAB">
      <w:pPr>
        <w:pStyle w:val="BodyText2"/>
      </w:pPr>
      <w:r>
        <w:t xml:space="preserve">You can load node modules using the </w:t>
      </w:r>
      <w:hyperlink r:id="rId1263"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4" w:history="1">
        <w:r w:rsidRPr="00A97700">
          <w:rPr>
            <w:rStyle w:val="Hyperlink"/>
          </w:rPr>
          <w:t>here</w:t>
        </w:r>
      </w:hyperlink>
      <w:r>
        <w:t xml:space="preserve"> and also in the Deferred Dependencies section in </w:t>
      </w:r>
      <w:hyperlink r:id="rId1265"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66"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67"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6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6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2"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A75824">
      <w:pPr>
        <w:pStyle w:val="BodyText2"/>
      </w:pPr>
      <w:r>
        <w:t xml:space="preserve">Good ESRI guide to creating a widget (using pre-AMD) here </w:t>
      </w:r>
      <w:hyperlink r:id="rId127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4" w:history="1">
        <w:r w:rsidRPr="004A07DF">
          <w:rPr>
            <w:rStyle w:val="Hyperlink"/>
          </w:rPr>
          <w:t>here</w:t>
        </w:r>
      </w:hyperlink>
      <w:r w:rsidR="00116266">
        <w:t xml:space="preserve"> and </w:t>
      </w:r>
      <w:hyperlink r:id="rId127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7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77" w:history="1">
        <w:r w:rsidRPr="00BD3382">
          <w:rPr>
            <w:rStyle w:val="Hyperlink"/>
          </w:rPr>
          <w:t>this</w:t>
        </w:r>
      </w:hyperlink>
      <w:r>
        <w:t xml:space="preserve"> page. It explains how the dojo/text plugin is used to read text for a template. Dojo Tutorial on templating is </w:t>
      </w:r>
      <w:hyperlink r:id="rId1278"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79"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1"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C74819" w:rsidP="00A75824">
      <w:pPr>
        <w:pStyle w:val="BodyText2"/>
      </w:pPr>
      <w:hyperlink r:id="rId1282"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3"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2"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86" w:history="1">
        <w:r w:rsidRPr="00853026">
          <w:rPr>
            <w:rStyle w:val="Hyperlink"/>
          </w:rPr>
          <w:t>objects</w:t>
        </w:r>
      </w:hyperlink>
      <w:r>
        <w:t xml:space="preserve">. Number formats can be defined according to the specification here </w:t>
      </w:r>
      <w:hyperlink r:id="rId1287" w:anchor="Number_Format_Patterns" w:history="1">
        <w:r>
          <w:rPr>
            <w:rStyle w:val="Hyperlink"/>
          </w:rPr>
          <w:t>http://www.unicode.org/reports/tr35/tr35-numbers.html#Number_Format_Patterns</w:t>
        </w:r>
      </w:hyperlink>
      <w:r>
        <w:t>.</w:t>
      </w:r>
    </w:p>
    <w:bookmarkEnd w:id="22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3" w:name="_Ref396389122"/>
      <w:r>
        <w:t>WMSLayer</w:t>
      </w:r>
      <w:bookmarkEnd w:id="223"/>
    </w:p>
    <w:p w14:paraId="1CEF0C4A" w14:textId="77777777" w:rsidR="00DB4CD4" w:rsidRDefault="00DB4CD4" w:rsidP="00A75824">
      <w:pPr>
        <w:pStyle w:val="BodyText2"/>
      </w:pPr>
      <w:r>
        <w:t xml:space="preserve">To use the </w:t>
      </w:r>
      <w:hyperlink r:id="rId128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8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0"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1"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2"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93"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4"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C74819" w:rsidP="00F05386">
      <w:pPr>
        <w:pStyle w:val="BodyText2"/>
      </w:pPr>
      <w:hyperlink r:id="rId1295"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96"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97" w:anchor="mouseevent-property" w:history="1">
        <w:r w:rsidR="002F6A5B" w:rsidRPr="002F6A5B">
          <w:rPr>
            <w:rStyle w:val="Hyperlink"/>
          </w:rPr>
          <w:t>here</w:t>
        </w:r>
      </w:hyperlink>
      <w:r w:rsidR="002F6A5B">
        <w:t xml:space="preserve">. The original event properties are documented </w:t>
      </w:r>
      <w:hyperlink r:id="rId1298"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9">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0"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2"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3"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C74819" w:rsidP="00A75824">
      <w:pPr>
        <w:pStyle w:val="BodyText2"/>
      </w:pPr>
      <w:hyperlink r:id="rId1304"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08"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C74819" w:rsidP="004F5AED">
      <w:pPr>
        <w:pStyle w:val="BodyText2"/>
      </w:pPr>
      <w:hyperlink r:id="rId130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lastRenderedPageBreak/>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C74819" w:rsidP="00A75824">
      <w:pPr>
        <w:pStyle w:val="BodyText2"/>
      </w:pPr>
      <w:hyperlink r:id="rId131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2" w:anchor="generate_label_centroids" w:history="1">
        <w:r w:rsidRPr="00630E5E">
          <w:rPr>
            <w:rStyle w:val="Hyperlink"/>
          </w:rPr>
          <w:t>only with GeoJSON and TopoJSON sources</w:t>
        </w:r>
      </w:hyperlink>
      <w:r>
        <w:t xml:space="preserve"> (see the tutorial </w:t>
      </w:r>
      <w:hyperlink r:id="rId131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4" w:name="_vt2geojson"/>
      <w:bookmarkEnd w:id="224"/>
      <w:r>
        <w:lastRenderedPageBreak/>
        <w:t>Turf</w:t>
      </w:r>
    </w:p>
    <w:p w14:paraId="0004FCFD" w14:textId="2E54C2E6" w:rsidR="002D1492" w:rsidRPr="002D1492" w:rsidRDefault="002D1492" w:rsidP="002D1492">
      <w:pPr>
        <w:pStyle w:val="BodyText2"/>
      </w:pPr>
      <w:r>
        <w:t xml:space="preserve">Turf is used in MapBox to do spatial analysis in the client. </w:t>
      </w:r>
      <w:hyperlink r:id="rId1316"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17"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C74819">
              <w:fldChar w:fldCharType="begin"/>
            </w:r>
            <w:r w:rsidR="00C74819">
              <w:instrText xml:space="preserve"> SEQ Figure \* ARABIC </w:instrText>
            </w:r>
            <w:r w:rsidR="00C74819">
              <w:fldChar w:fldCharType="separate"/>
            </w:r>
            <w:r>
              <w:rPr>
                <w:noProof/>
              </w:rPr>
              <w:t>15</w:t>
            </w:r>
            <w:r w:rsidR="00C74819">
              <w:rPr>
                <w:noProof/>
              </w:rPr>
              <w:fldChar w:fldCharType="end"/>
            </w:r>
            <w:r>
              <w:t xml:space="preserve"> Flatten</w:t>
            </w:r>
          </w:p>
          <w:p w14:paraId="2EA6759A" w14:textId="0260A46C" w:rsidR="00953721" w:rsidRDefault="00953721" w:rsidP="00953721">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1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r w:rsidR="00C74819">
              <w:fldChar w:fldCharType="begin"/>
            </w:r>
            <w:r w:rsidR="00C74819">
              <w:instrText xml:space="preserve"> SEQ Figure \* ARABIC </w:instrText>
            </w:r>
            <w:r w:rsidR="00C74819">
              <w:fldChar w:fldCharType="separate"/>
            </w:r>
            <w:r>
              <w:rPr>
                <w:noProof/>
              </w:rPr>
              <w:t>16</w:t>
            </w:r>
            <w:r w:rsidR="00C74819">
              <w:rPr>
                <w:noProof/>
              </w:rPr>
              <w:fldChar w:fldCharType="end"/>
            </w:r>
            <w:r>
              <w:t xml:space="preserve"> Union</w:t>
            </w:r>
          </w:p>
          <w:p w14:paraId="42FA5815" w14:textId="05C3D36D" w:rsidR="00953721" w:rsidRDefault="00953721" w:rsidP="00953721">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1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r w:rsidR="00C74819">
              <w:fldChar w:fldCharType="begin"/>
            </w:r>
            <w:r w:rsidR="00C74819">
              <w:instrText xml:space="preserve"> SEQ Figure \* ARABIC </w:instrText>
            </w:r>
            <w:r w:rsidR="00C74819">
              <w:fldChar w:fldCharType="separate"/>
            </w:r>
            <w:r>
              <w:rPr>
                <w:noProof/>
              </w:rPr>
              <w:t>17</w:t>
            </w:r>
            <w:r w:rsidR="00C74819">
              <w:rPr>
                <w:noProof/>
              </w:rPr>
              <w:fldChar w:fldCharType="end"/>
            </w:r>
            <w:r>
              <w:t xml:space="preserve"> Combine</w:t>
            </w:r>
          </w:p>
          <w:p w14:paraId="1911EDE1" w14:textId="7F598CC3" w:rsidR="00953721" w:rsidRDefault="00953721" w:rsidP="00953721">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2"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lastRenderedPageBreak/>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27"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5" w:name="_Using_on_the"/>
      <w:bookmarkEnd w:id="225"/>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28"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29"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lastRenderedPageBreak/>
        <w:t xml:space="preserve">blishten:~/workspace/test (gh-pages) $ git clone </w:t>
      </w:r>
      <w:hyperlink r:id="rId1330"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1"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6" w:name="_On_Windows_10"/>
      <w:bookmarkEnd w:id="226"/>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2"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lastRenderedPageBreak/>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lastRenderedPageBreak/>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7" w:name="_Ubuntu_14.04_4"/>
      <w:bookmarkEnd w:id="227"/>
      <w:r>
        <w:t>Ubuntu 14.04</w:t>
      </w:r>
    </w:p>
    <w:p w14:paraId="1303B568" w14:textId="18400505" w:rsidR="00304A12" w:rsidRPr="00304A12" w:rsidRDefault="00304A12" w:rsidP="00304A12">
      <w:pPr>
        <w:pStyle w:val="BodyText2"/>
      </w:pPr>
      <w:r>
        <w:t xml:space="preserve">Following instructions </w:t>
      </w:r>
      <w:hyperlink r:id="rId1333"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lastRenderedPageBreak/>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lastRenderedPageBreak/>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36"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37"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lastRenderedPageBreak/>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8"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3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8"/>
    </w:p>
    <w:p w14:paraId="6E731132" w14:textId="77777777" w:rsidR="00D5148F" w:rsidRDefault="00D5148F" w:rsidP="008B550B">
      <w:pPr>
        <w:pStyle w:val="Unix"/>
      </w:pPr>
      <w:r>
        <w:t xml:space="preserve">wget </w:t>
      </w:r>
      <w:hyperlink r:id="rId1339"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9"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lastRenderedPageBreak/>
        <w:t>Geopy</w:t>
      </w:r>
    </w:p>
    <w:p w14:paraId="729D0833" w14:textId="77777777" w:rsidR="00D5148F" w:rsidRDefault="00C74819" w:rsidP="00A75824">
      <w:pPr>
        <w:pStyle w:val="BodyText2"/>
      </w:pPr>
      <w:hyperlink r:id="rId134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0" w:name="_display"/>
      <w:bookmarkEnd w:id="230"/>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1" w:history="1">
        <w:r w:rsidRPr="00B51437">
          <w:rPr>
            <w:rStyle w:val="Hyperlink"/>
          </w:rPr>
          <w:t>here</w:t>
        </w:r>
      </w:hyperlink>
      <w:r>
        <w:t>.</w:t>
      </w:r>
    </w:p>
    <w:p w14:paraId="3B85A4BA" w14:textId="77777777" w:rsidR="00D5148F" w:rsidRDefault="00D5148F" w:rsidP="000E5536">
      <w:pPr>
        <w:pStyle w:val="Heading5"/>
      </w:pPr>
      <w:r>
        <w:t>lxml</w:t>
      </w:r>
      <w:bookmarkEnd w:id="229"/>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2"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3"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4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45" w:anchor="linux-installation" w:history="1">
        <w:r w:rsidRPr="003C68FB">
          <w:rPr>
            <w:rStyle w:val="Hyperlink"/>
          </w:rPr>
          <w:t>here</w:t>
        </w:r>
      </w:hyperlink>
      <w:r>
        <w:t xml:space="preserve">. Too complex – so following the instructions </w:t>
      </w:r>
      <w:hyperlink r:id="rId1346" w:history="1">
        <w:r w:rsidRPr="00953A9F">
          <w:rPr>
            <w:rStyle w:val="Hyperlink"/>
          </w:rPr>
          <w:t>here</w:t>
        </w:r>
      </w:hyperlink>
      <w:r>
        <w:t xml:space="preserve"> instead.</w:t>
      </w:r>
    </w:p>
    <w:p w14:paraId="2C20C54B" w14:textId="77777777" w:rsidR="00D5148F" w:rsidRDefault="00D5148F" w:rsidP="000E5536">
      <w:pPr>
        <w:pStyle w:val="Heading5"/>
      </w:pPr>
      <w:bookmarkStart w:id="231" w:name="_Ref416948190"/>
      <w:bookmarkStart w:id="232" w:name="_Ref416946800"/>
      <w:r>
        <w:t>OrderedDict</w:t>
      </w:r>
      <w:bookmarkEnd w:id="231"/>
    </w:p>
    <w:p w14:paraId="003DA791" w14:textId="77777777" w:rsidR="00D5148F" w:rsidRDefault="00D5148F" w:rsidP="008B550B">
      <w:pPr>
        <w:pStyle w:val="Unix"/>
      </w:pPr>
      <w:r>
        <w:t xml:space="preserve">wget </w:t>
      </w:r>
      <w:hyperlink r:id="rId134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2"/>
    </w:p>
    <w:p w14:paraId="17210712" w14:textId="77777777" w:rsidR="00D5148F" w:rsidRDefault="00D5148F" w:rsidP="00A75824">
      <w:pPr>
        <w:pStyle w:val="BodyText2"/>
      </w:pPr>
      <w:r>
        <w:t xml:space="preserve">Installation instructions from here </w:t>
      </w:r>
      <w:hyperlink r:id="rId134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lastRenderedPageBreak/>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C74819" w:rsidP="00A75824">
      <w:pPr>
        <w:pStyle w:val="BodyText2"/>
      </w:pPr>
      <w:hyperlink r:id="rId134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1"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5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lastRenderedPageBreak/>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C74819" w:rsidP="00A75824">
      <w:pPr>
        <w:pStyle w:val="BodyText2"/>
      </w:pPr>
      <w:hyperlink r:id="rId135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3" w:name="_Ref416879796"/>
      <w:r>
        <w:t>TensorFlow</w:t>
      </w:r>
    </w:p>
    <w:p w14:paraId="09529766" w14:textId="1EC5A79D" w:rsidR="00B0675D" w:rsidRDefault="00B0675D" w:rsidP="00B0675D">
      <w:pPr>
        <w:pStyle w:val="Heading6"/>
      </w:pPr>
      <w:bookmarkStart w:id="234" w:name="_Installing"/>
      <w:bookmarkEnd w:id="234"/>
      <w:r>
        <w:t>Installing</w:t>
      </w:r>
    </w:p>
    <w:p w14:paraId="419DB480" w14:textId="77777777" w:rsidR="00E643C4" w:rsidRDefault="00E643C4" w:rsidP="00E643C4">
      <w:pPr>
        <w:pStyle w:val="Heading7"/>
      </w:pPr>
      <w:bookmarkStart w:id="235" w:name="_Ubuntu_14.04_2"/>
      <w:bookmarkEnd w:id="235"/>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5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6" w:name="_Anaconda"/>
      <w:bookmarkEnd w:id="236"/>
      <w:r>
        <w:t>Anaconda</w:t>
      </w:r>
    </w:p>
    <w:p w14:paraId="538165D6" w14:textId="40F61BF9" w:rsidR="001440B6" w:rsidRDefault="001440B6" w:rsidP="00A75824">
      <w:pPr>
        <w:pStyle w:val="BodyText2"/>
      </w:pPr>
      <w:r>
        <w:t xml:space="preserve">Following instructions </w:t>
      </w:r>
      <w:hyperlink r:id="rId135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57"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5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59" w:history="1">
        <w:r w:rsidRPr="00D5148F">
          <w:rPr>
            <w:rStyle w:val="Hyperlink"/>
          </w:rPr>
          <w:t>here</w:t>
        </w:r>
      </w:hyperlink>
      <w:r>
        <w:t xml:space="preserve"> and GAE documentation </w:t>
      </w:r>
      <w:hyperlink r:id="rId1360" w:history="1">
        <w:r w:rsidRPr="00D17568">
          <w:rPr>
            <w:rStyle w:val="Hyperlink"/>
          </w:rPr>
          <w:t>here</w:t>
        </w:r>
      </w:hyperlink>
      <w:r>
        <w:t>.</w:t>
      </w:r>
    </w:p>
    <w:p w14:paraId="0BAB598A" w14:textId="7F12EBDF" w:rsidR="00EA1721" w:rsidRDefault="00EA1721" w:rsidP="000E5536">
      <w:pPr>
        <w:pStyle w:val="Heading5"/>
      </w:pPr>
      <w:r>
        <w:t>WebPy</w:t>
      </w:r>
      <w:bookmarkEnd w:id="233"/>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lastRenderedPageBreak/>
        <w:t xml:space="preserve">Machine learning resources for Python: </w:t>
      </w:r>
      <w:hyperlink r:id="rId136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6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8" w:name="_Ubuntu_14.04_3"/>
      <w:bookmarkEnd w:id="238"/>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6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lastRenderedPageBreak/>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7"/>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6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6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9" w:name="_Toc315774591"/>
      <w:r>
        <w:t>R</w:t>
      </w:r>
      <w:bookmarkEnd w:id="239"/>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40" w:name="_Toc315774592"/>
      <w:r>
        <w:t>ArcGIS Library:</w:t>
      </w:r>
      <w:bookmarkEnd w:id="240"/>
    </w:p>
    <w:p w14:paraId="69A0D805" w14:textId="77777777" w:rsidR="004B461D" w:rsidRDefault="004B461D" w:rsidP="000E5536">
      <w:pPr>
        <w:pStyle w:val="BodyText"/>
      </w:pPr>
      <w:r>
        <w:t xml:space="preserve">Installed ArcGIS R Library from here: </w:t>
      </w:r>
      <w:hyperlink r:id="rId1367"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lastRenderedPageBreak/>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91"/>
    </w:p>
    <w:p w14:paraId="4F228961" w14:textId="77777777" w:rsidR="00F3221A" w:rsidRDefault="00F3221A" w:rsidP="000E5536">
      <w:pPr>
        <w:pStyle w:val="BodyText"/>
      </w:pPr>
      <w:r>
        <w:t xml:space="preserve">Doing the tutorial here: </w:t>
      </w:r>
      <w:hyperlink r:id="rId136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41" w:name="_Ref353435953"/>
      <w:r>
        <w:t>Working with disks and files</w:t>
      </w:r>
      <w:bookmarkEnd w:id="241"/>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69" w:history="1">
        <w:r w:rsidRPr="0077669C">
          <w:rPr>
            <w:rStyle w:val="Hyperlink"/>
          </w:rPr>
          <w:t>http://www.howtogeek.com/howto/ubuntu/display-number-of-processors-on-linux/</w:t>
        </w:r>
      </w:hyperlink>
    </w:p>
    <w:p w14:paraId="7EE75973" w14:textId="77777777" w:rsidR="00F12A7E" w:rsidRDefault="00F12A7E" w:rsidP="000E5536">
      <w:pPr>
        <w:pStyle w:val="BodyText"/>
      </w:pPr>
      <w:r>
        <w:lastRenderedPageBreak/>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2" w:name="_Toc315774630"/>
      <w:bookmarkStart w:id="243"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lastRenderedPageBreak/>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C74819" w:rsidP="000E5536">
      <w:pPr>
        <w:pStyle w:val="BodyText"/>
      </w:pPr>
      <w:hyperlink r:id="rId137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7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lastRenderedPageBreak/>
        <w:t xml:space="preserve">According to this page you can connect to a VNCServer using a java-enabled web browser: </w:t>
      </w:r>
      <w:hyperlink r:id="rId137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7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7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7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7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79"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3"/>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lastRenderedPageBreak/>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4" w:name="_Ref347406831"/>
      <w:bookmarkStart w:id="245" w:name="_Toc315774616"/>
      <w:r>
        <w:t>Getting/Setting Environment Variables</w:t>
      </w:r>
      <w:bookmarkEnd w:id="244"/>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6" w:name="_Disk_usage"/>
      <w:bookmarkEnd w:id="246"/>
      <w:r>
        <w:t>Disk usage</w:t>
      </w:r>
    </w:p>
    <w:p w14:paraId="76A806BE" w14:textId="7DF844D1" w:rsidR="006C3E31" w:rsidRDefault="006C3E31" w:rsidP="00A75824">
      <w:pPr>
        <w:pStyle w:val="BodyText2"/>
      </w:pPr>
      <w:r>
        <w:t xml:space="preserve">If you run out of disk space (I have on Cloud9) you can use the suggestions in </w:t>
      </w:r>
      <w:hyperlink r:id="rId138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7" w:name="_GeoServer"/>
      <w:bookmarkEnd w:id="247"/>
      <w:r>
        <w:t>Apache2</w:t>
      </w:r>
    </w:p>
    <w:p w14:paraId="5514B739" w14:textId="77777777" w:rsidR="00FA60C8" w:rsidRDefault="00FA60C8" w:rsidP="00FA60C8">
      <w:pPr>
        <w:pStyle w:val="BodyText2"/>
      </w:pPr>
      <w:r>
        <w:lastRenderedPageBreak/>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84"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8" w:name="_Brew"/>
      <w:bookmarkEnd w:id="248"/>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9" w:name="_Serving_pre-compressed_content"/>
      <w:bookmarkEnd w:id="249"/>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86" w:anchor="precompressed" w:history="1">
        <w:r w:rsidR="00A627D1" w:rsidRPr="00A627D1">
          <w:rPr>
            <w:rStyle w:val="Hyperlink"/>
          </w:rPr>
          <w:t>Here</w:t>
        </w:r>
      </w:hyperlink>
      <w:r w:rsidR="002E702D">
        <w:t xml:space="preserve"> are the docs and a good guide is </w:t>
      </w:r>
      <w:hyperlink r:id="rId1387"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lastRenderedPageBreak/>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0" w:name="_Brew_1"/>
      <w:bookmarkEnd w:id="250"/>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51" w:name="_GDAL_1"/>
      <w:bookmarkEnd w:id="251"/>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88"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lastRenderedPageBreak/>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2" w:name="_phpPgAdmin_1"/>
      <w:bookmarkEnd w:id="252"/>
      <w:r>
        <w:t>phpPgAdmin</w:t>
      </w:r>
    </w:p>
    <w:p w14:paraId="51C1823A" w14:textId="77777777" w:rsidR="00441930" w:rsidRDefault="00441930" w:rsidP="00A75824">
      <w:pPr>
        <w:pStyle w:val="BodyText2"/>
      </w:pPr>
      <w:r>
        <w:t xml:space="preserve">Installing on C9 Python workspace. Following instructions </w:t>
      </w:r>
      <w:hyperlink r:id="rId1389"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3" w:name="_PostGIS"/>
      <w:bookmarkEnd w:id="253"/>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4" w:name="_Tippecanoe"/>
      <w:bookmarkEnd w:id="254"/>
      <w:r>
        <w:t>TileServer PHP</w:t>
      </w:r>
    </w:p>
    <w:p w14:paraId="2BD4D302" w14:textId="41B0A896" w:rsidR="008163B3" w:rsidRDefault="00E907F6" w:rsidP="008163B3">
      <w:pPr>
        <w:pStyle w:val="BodyText2"/>
      </w:pPr>
      <w:r>
        <w:t xml:space="preserve">Following instructions </w:t>
      </w:r>
      <w:hyperlink r:id="rId1390"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1"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2"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93"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5" w:name="_Switching"/>
      <w:bookmarkEnd w:id="255"/>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lastRenderedPageBreak/>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6" w:name="_Apache2"/>
      <w:bookmarkEnd w:id="256"/>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7" w:name="_Node.js_1"/>
      <w:bookmarkEnd w:id="257"/>
      <w:r>
        <w:t>Node.js</w:t>
      </w:r>
    </w:p>
    <w:p w14:paraId="4D73BBA5" w14:textId="452EB483" w:rsidR="00501D81" w:rsidRDefault="00501D81" w:rsidP="00A75824">
      <w:pPr>
        <w:pStyle w:val="BodyText2"/>
      </w:pPr>
      <w:r>
        <w:t xml:space="preserve">Following instructions </w:t>
      </w:r>
      <w:hyperlink r:id="rId1394"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95"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96"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8" w:name="_Ref417388580"/>
      <w:r>
        <w:t>Using Putty</w:t>
      </w:r>
      <w:bookmarkEnd w:id="258"/>
    </w:p>
    <w:p w14:paraId="5ED1C213" w14:textId="30BE3441" w:rsidR="00BE083E" w:rsidRDefault="00BE083E" w:rsidP="00A75824">
      <w:pPr>
        <w:pStyle w:val="BodyText2"/>
      </w:pPr>
      <w:r>
        <w:lastRenderedPageBreak/>
        <w:t xml:space="preserve">You can create a session in putty that allows you to tunnel all traffic through a specific local port to a remote one. </w:t>
      </w:r>
      <w:hyperlink r:id="rId1397"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9" w:name="_Ref398800010"/>
      <w:r>
        <w:t>SOCK proxy</w:t>
      </w:r>
      <w:bookmarkEnd w:id="259"/>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0"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1"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2"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03"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04" w:history="1">
        <w:r>
          <w:rPr>
            <w:rStyle w:val="Hyperlink"/>
          </w:rPr>
          <w:t>http://geojson.io/</w:t>
        </w:r>
      </w:hyperlink>
      <w:r>
        <w:t xml:space="preserve">. See the example use-case </w:t>
      </w:r>
      <w:hyperlink r:id="rId1405"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06"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C74819" w:rsidP="00A75824">
      <w:pPr>
        <w:pStyle w:val="BodyText2"/>
      </w:pPr>
      <w:hyperlink r:id="rId1407"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0" w:name="_Vector_Tiles"/>
      <w:bookmarkEnd w:id="260"/>
      <w:r>
        <w:t>Vector Tiles</w:t>
      </w:r>
    </w:p>
    <w:p w14:paraId="3AB2A9EF" w14:textId="77777777" w:rsidR="006B437C" w:rsidRDefault="006B437C" w:rsidP="006B437C">
      <w:pPr>
        <w:pStyle w:val="BodyText2"/>
      </w:pPr>
      <w:r>
        <w:lastRenderedPageBreak/>
        <w:t xml:space="preserve">The Mapbox Vector Tile Specification is </w:t>
      </w:r>
      <w:hyperlink r:id="rId1408" w:history="1">
        <w:r w:rsidRPr="004E1209">
          <w:rPr>
            <w:rStyle w:val="Hyperlink"/>
          </w:rPr>
          <w:t>here</w:t>
        </w:r>
      </w:hyperlink>
      <w:r>
        <w:t xml:space="preserve"> (with full description </w:t>
      </w:r>
      <w:hyperlink r:id="rId1409" w:history="1">
        <w:r w:rsidRPr="00DD304D">
          <w:rPr>
            <w:rStyle w:val="Hyperlink"/>
          </w:rPr>
          <w:t>here</w:t>
        </w:r>
      </w:hyperlink>
      <w:r>
        <w:t xml:space="preserve">) and there is a very good list of tools that support reading and writing the format here: </w:t>
      </w:r>
      <w:hyperlink r:id="rId1410"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411"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1" w:name="_Data"/>
      <w:bookmarkEnd w:id="261"/>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2" w:history="1">
        <w:r w:rsidRPr="00540B56">
          <w:rPr>
            <w:rStyle w:val="Hyperlink"/>
          </w:rPr>
          <w:t>https://basemaps.arcgis.com/v1/arcgis/rest/services/World_Basemap/VectorTileServer/tile/9/253/276.pbf</w:t>
        </w:r>
      </w:hyperlink>
      <w:r>
        <w:t xml:space="preserve"> and these are styled with a *.json file (description </w:t>
      </w:r>
      <w:hyperlink r:id="rId1413"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14"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15"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16"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C74819" w:rsidP="006B437C">
      <w:pPr>
        <w:pStyle w:val="BodyText2"/>
      </w:pPr>
      <w:hyperlink r:id="rId1417"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2" w:name="_Workflow"/>
      <w:bookmarkEnd w:id="262"/>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18"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19" w:history="1">
        <w:r w:rsidRPr="00C56C59">
          <w:rPr>
            <w:rStyle w:val="Hyperlink"/>
          </w:rPr>
          <w:t>here</w:t>
        </w:r>
      </w:hyperlink>
      <w:r>
        <w:t>. These are amazingly detailed and can return geojson, e.g. for Laveno</w:t>
      </w:r>
    </w:p>
    <w:p w14:paraId="7A132EB0" w14:textId="77777777" w:rsidR="006B437C" w:rsidRPr="00C56C59" w:rsidRDefault="00C74819" w:rsidP="006B437C">
      <w:pPr>
        <w:pStyle w:val="BodyText2"/>
      </w:pPr>
      <w:hyperlink r:id="rId1420"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C74819" w:rsidP="006B437C">
      <w:pPr>
        <w:pStyle w:val="BodyText2"/>
      </w:pPr>
      <w:hyperlink r:id="rId1421"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2"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C74819" w:rsidP="006B437C">
      <w:pPr>
        <w:pStyle w:val="BodyText2"/>
      </w:pPr>
      <w:hyperlink r:id="rId142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C74819" w:rsidP="006B437C">
      <w:pPr>
        <w:pStyle w:val="BodyText2"/>
      </w:pPr>
      <w:hyperlink r:id="rId142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C74819" w:rsidP="006B437C">
      <w:pPr>
        <w:pStyle w:val="BodyText2"/>
      </w:pPr>
      <w:hyperlink r:id="rId142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lastRenderedPageBreak/>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3" w:name="_Visible_Tile_Outlines"/>
      <w:bookmarkEnd w:id="263"/>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C74819" w:rsidP="006B437C">
      <w:pPr>
        <w:pStyle w:val="BodyText2"/>
      </w:pPr>
      <w:hyperlink r:id="rId143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2" w:history="1">
        <w:r w:rsidR="006B437C" w:rsidRPr="00075DF7">
          <w:rPr>
            <w:rStyle w:val="Hyperlink"/>
          </w:rPr>
          <w:t>here</w:t>
        </w:r>
      </w:hyperlink>
      <w:r w:rsidR="006B437C">
        <w:t xml:space="preserve">. I have authenticated with Google and there is a free viewer for the data </w:t>
      </w:r>
      <w:hyperlink r:id="rId1433"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34"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C74819" w:rsidP="006B437C">
      <w:pPr>
        <w:pStyle w:val="BodyText2"/>
      </w:pPr>
      <w:hyperlink r:id="rId1435"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lastRenderedPageBreak/>
        <w:t>Empty tiles</w:t>
      </w:r>
    </w:p>
    <w:p w14:paraId="57B69AF9" w14:textId="77777777" w:rsidR="006B437C" w:rsidRPr="00CF3D05" w:rsidRDefault="006B437C" w:rsidP="006B437C">
      <w:pPr>
        <w:pStyle w:val="BodyText2"/>
      </w:pPr>
      <w:r>
        <w:t xml:space="preserve">MapBox produces files where there are no features, e.g. </w:t>
      </w:r>
      <w:hyperlink r:id="rId1436"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C74819" w:rsidP="00A70142">
            <w:pPr>
              <w:pStyle w:val="Tiny"/>
              <w:cnfStyle w:val="000000100000" w:firstRow="0" w:lastRow="0" w:firstColumn="0" w:lastColumn="0" w:oddVBand="0" w:evenVBand="0" w:oddHBand="1" w:evenHBand="0" w:firstRowFirstColumn="0" w:firstRowLastColumn="0" w:lastRowFirstColumn="0" w:lastRowLastColumn="0"/>
            </w:pPr>
            <w:hyperlink r:id="rId1437" w:history="1">
              <w:r w:rsidR="006B437C" w:rsidRPr="002177DD">
                <w:rPr>
                  <w:rStyle w:val="Hyperlink"/>
                </w:rPr>
                <w:t>Here</w:t>
              </w:r>
            </w:hyperlink>
          </w:p>
        </w:tc>
        <w:tc>
          <w:tcPr>
            <w:tcW w:w="562" w:type="dxa"/>
          </w:tcPr>
          <w:p w14:paraId="40B61964" w14:textId="77777777" w:rsidR="006B437C" w:rsidRPr="002177DD" w:rsidRDefault="00C74819" w:rsidP="00A70142">
            <w:pPr>
              <w:pStyle w:val="Tiny"/>
              <w:cnfStyle w:val="000000100000" w:firstRow="0" w:lastRow="0" w:firstColumn="0" w:lastColumn="0" w:oddVBand="0" w:evenVBand="0" w:oddHBand="1" w:evenHBand="0" w:firstRowFirstColumn="0" w:firstRowLastColumn="0" w:lastRowFirstColumn="0" w:lastRowLastColumn="0"/>
            </w:pPr>
            <w:hyperlink r:id="rId1438"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C74819" w:rsidP="00A70142">
            <w:pPr>
              <w:pStyle w:val="Tiny"/>
              <w:cnfStyle w:val="000000000000" w:firstRow="0" w:lastRow="0" w:firstColumn="0" w:lastColumn="0" w:oddVBand="0" w:evenVBand="0" w:oddHBand="0" w:evenHBand="0" w:firstRowFirstColumn="0" w:firstRowLastColumn="0" w:lastRowFirstColumn="0" w:lastRowLastColumn="0"/>
            </w:pPr>
            <w:hyperlink r:id="rId1439"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C74819" w:rsidP="00A70142">
            <w:pPr>
              <w:pStyle w:val="Tiny"/>
              <w:cnfStyle w:val="000000100000" w:firstRow="0" w:lastRow="0" w:firstColumn="0" w:lastColumn="0" w:oddVBand="0" w:evenVBand="0" w:oddHBand="1" w:evenHBand="0" w:firstRowFirstColumn="0" w:firstRowLastColumn="0" w:lastRowFirstColumn="0" w:lastRowLastColumn="0"/>
            </w:pPr>
            <w:hyperlink r:id="rId1440" w:history="1">
              <w:r w:rsidR="006B437C" w:rsidRPr="00C14C3C">
                <w:rPr>
                  <w:rStyle w:val="Hyperlink"/>
                </w:rPr>
                <w:t>Here</w:t>
              </w:r>
            </w:hyperlink>
          </w:p>
        </w:tc>
        <w:tc>
          <w:tcPr>
            <w:tcW w:w="562" w:type="dxa"/>
          </w:tcPr>
          <w:p w14:paraId="4DF5F29E" w14:textId="77777777" w:rsidR="006B437C" w:rsidRPr="00C14C3C" w:rsidRDefault="00C74819" w:rsidP="00A70142">
            <w:pPr>
              <w:pStyle w:val="Tiny"/>
              <w:cnfStyle w:val="000000100000" w:firstRow="0" w:lastRow="0" w:firstColumn="0" w:lastColumn="0" w:oddVBand="0" w:evenVBand="0" w:oddHBand="1" w:evenHBand="0" w:firstRowFirstColumn="0" w:firstRowLastColumn="0" w:lastRowFirstColumn="0" w:lastRowLastColumn="0"/>
            </w:pPr>
            <w:hyperlink r:id="rId1441"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C74819" w:rsidP="006B437C">
      <w:pPr>
        <w:pStyle w:val="BodyText2"/>
      </w:pPr>
      <w:hyperlink r:id="rId1442" w:history="1">
        <w:r w:rsidR="006B437C" w:rsidRPr="00E61072">
          <w:rPr>
            <w:rStyle w:val="Hyperlink"/>
          </w:rPr>
          <w:t>OpenMapTiles</w:t>
        </w:r>
      </w:hyperlink>
    </w:p>
    <w:p w14:paraId="14B82DD0" w14:textId="77777777" w:rsidR="006B437C" w:rsidRDefault="00C74819" w:rsidP="006B437C">
      <w:pPr>
        <w:pStyle w:val="BodyText2"/>
      </w:pPr>
      <w:hyperlink r:id="rId1443" w:anchor="layer-reference" w:history="1">
        <w:r w:rsidR="006B437C" w:rsidRPr="00E61072">
          <w:rPr>
            <w:rStyle w:val="Hyperlink"/>
          </w:rPr>
          <w:t>MapBox</w:t>
        </w:r>
      </w:hyperlink>
    </w:p>
    <w:p w14:paraId="78C23676" w14:textId="77777777" w:rsidR="006B437C" w:rsidRPr="00E61072" w:rsidRDefault="00C74819" w:rsidP="006B437C">
      <w:pPr>
        <w:pStyle w:val="BodyText2"/>
      </w:pPr>
      <w:hyperlink r:id="rId1444"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45"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4" w:name="_On_GCS"/>
      <w:bookmarkEnd w:id="264"/>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lastRenderedPageBreak/>
        <w:t xml:space="preserve">All of the WDPA Africa tiles that were produced on the C9 ‘vector-tiles’ workspace using Tilemaker I am moving to </w:t>
      </w:r>
      <w:hyperlink r:id="rId1446"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5" w:name="_Tippecanoe_tiles"/>
      <w:bookmarkEnd w:id="265"/>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47"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48"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49"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0"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1"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2"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lastRenderedPageBreak/>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453"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lastRenderedPageBreak/>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54"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C74819" w:rsidP="006B437C">
      <w:pPr>
        <w:pStyle w:val="BodyText2"/>
      </w:pPr>
      <w:hyperlink r:id="rId1455"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6" w:name="_Creating_tiles"/>
      <w:bookmarkEnd w:id="266"/>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7" w:name="_Decoding_to_geojson"/>
      <w:bookmarkEnd w:id="267"/>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2288"/>
        <w:gridCol w:w="2164"/>
        <w:gridCol w:w="2395"/>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3pt;height:178.6pt" o:ole="">
                  <v:imagedata r:id="rId1458" o:title=""/>
                </v:shape>
                <o:OLEObject Type="Embed" ProgID="PBrush" ShapeID="_x0000_i1027" DrawAspect="Content" ObjectID="_1574075544" r:id="rId1459"/>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8pt;height:181.4pt" o:ole="">
                  <v:imagedata r:id="rId1460" o:title=""/>
                </v:shape>
                <o:OLEObject Type="Embed" ProgID="PBrush" ShapeID="_x0000_i1028" DrawAspect="Content" ObjectID="_1574075545" r:id="rId1461"/>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pt;height:185.95pt" o:ole="">
                  <v:imagedata r:id="rId1462" o:title=""/>
                </v:shape>
                <o:OLEObject Type="Embed" ProgID="PBrush" ShapeID="_x0000_i1029" DrawAspect="Content" ObjectID="_1574075546" r:id="rId1463"/>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65"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68" w:name="_WDPA_TZA_and"/>
      <w:bookmarkEnd w:id="268"/>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66"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9" w:name="_Did_not_close"/>
      <w:bookmarkEnd w:id="269"/>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68"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69" w:history="1">
        <w:r w:rsidRPr="003B37F4">
          <w:rPr>
            <w:rStyle w:val="Hyperlink"/>
          </w:rPr>
          <w:t>OpenMapTiles</w:t>
        </w:r>
      </w:hyperlink>
      <w:r>
        <w:t xml:space="preserve"> and </w:t>
      </w:r>
      <w:hyperlink r:id="rId1470"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C74819" w:rsidP="006B437C">
      <w:pPr>
        <w:pStyle w:val="BodyText2"/>
      </w:pPr>
      <w:hyperlink r:id="rId1471"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C74819" w:rsidP="006B437C">
      <w:pPr>
        <w:pStyle w:val="BodyText2"/>
      </w:pPr>
      <w:hyperlink r:id="rId1472"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C74819" w:rsidP="006B437C">
      <w:pPr>
        <w:pStyle w:val="BodyText2"/>
      </w:pPr>
      <w:hyperlink r:id="rId147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74"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75" w:history="1">
        <w:r w:rsidRPr="00D27873">
          <w:rPr>
            <w:rStyle w:val="Hyperlink"/>
          </w:rPr>
          <w:t>https://web-apps-blishten.c9users.io/tilemaker/bern_tiles/13/4265/2883.pbf</w:t>
        </w:r>
      </w:hyperlink>
      <w:r w:rsidRPr="00D27873">
        <w:t>. Redirect from '</w:t>
      </w:r>
      <w:hyperlink r:id="rId1476" w:history="1">
        <w:r w:rsidRPr="00D27873">
          <w:rPr>
            <w:rStyle w:val="Hyperlink"/>
          </w:rPr>
          <w:t>https://web-apps-blishten.c9users.io/tilemaker/bern_tiles/13/4265/2883.pbf</w:t>
        </w:r>
      </w:hyperlink>
      <w:r w:rsidRPr="00D27873">
        <w:t>' to '</w:t>
      </w:r>
      <w:hyperlink r:id="rId147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78"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7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0"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C74819" w:rsidP="006B437C">
      <w:pPr>
        <w:pStyle w:val="BodyText2"/>
      </w:pPr>
      <w:hyperlink r:id="rId1481"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2"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83" w:anchor="sources" w:history="1">
        <w:r w:rsidRPr="005606E6">
          <w:rPr>
            <w:rStyle w:val="Hyperlink"/>
          </w:rPr>
          <w:t>here</w:t>
        </w:r>
      </w:hyperlink>
      <w:r>
        <w:t xml:space="preserve">. The specification for the tile layer is TileJSON and is available </w:t>
      </w:r>
      <w:hyperlink r:id="rId1484"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85"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86"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8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8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89"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0"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1"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C74819" w:rsidP="00A75824">
      <w:pPr>
        <w:pStyle w:val="BodyText2"/>
      </w:pPr>
      <w:hyperlink r:id="rId149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93"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94"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70" w:name="_https"/>
      <w:bookmarkEnd w:id="270"/>
      <w:r>
        <w:t>https</w:t>
      </w:r>
    </w:p>
    <w:p w14:paraId="48D42086" w14:textId="77777777" w:rsidR="00BB7C12" w:rsidRDefault="00BB7C12" w:rsidP="00BB7C12">
      <w:pPr>
        <w:pStyle w:val="BodyText2"/>
      </w:pPr>
      <w:r>
        <w:t xml:space="preserve">Following instructions </w:t>
      </w:r>
      <w:hyperlink r:id="rId1495"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96">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C74819">
        <w:fldChar w:fldCharType="begin"/>
      </w:r>
      <w:r w:rsidR="00C74819">
        <w:instrText xml:space="preserve"> SEQ Figure</w:instrText>
      </w:r>
      <w:r w:rsidR="00C74819">
        <w:instrText xml:space="preserve"> \* ARABIC </w:instrText>
      </w:r>
      <w:r w:rsidR="00C74819">
        <w:fldChar w:fldCharType="separate"/>
      </w:r>
      <w:r w:rsidR="00953721">
        <w:rPr>
          <w:noProof/>
        </w:rPr>
        <w:t>18</w:t>
      </w:r>
      <w:r w:rsidR="00C74819">
        <w:rPr>
          <w:noProof/>
        </w:rPr>
        <w:fldChar w:fldCharType="end"/>
      </w:r>
      <w:r>
        <w:t xml:space="preserve">  Using Arial</w:t>
      </w:r>
    </w:p>
    <w:p w14:paraId="7E9D8868" w14:textId="1D498378" w:rsidR="00C45ADD" w:rsidRPr="00C45ADD" w:rsidRDefault="00C45ADD" w:rsidP="000E5536">
      <w:pPr>
        <w:pStyle w:val="Caption"/>
      </w:pPr>
      <w:r>
        <w:t xml:space="preserve">Figure </w:t>
      </w:r>
      <w:r w:rsidR="00C74819">
        <w:fldChar w:fldCharType="begin"/>
      </w:r>
      <w:r w:rsidR="00C74819">
        <w:instrText xml:space="preserve"> SEQ Figure \* ARABIC </w:instrText>
      </w:r>
      <w:r w:rsidR="00C74819">
        <w:fldChar w:fldCharType="separate"/>
      </w:r>
      <w:r w:rsidR="00953721">
        <w:rPr>
          <w:noProof/>
        </w:rPr>
        <w:t>19</w:t>
      </w:r>
      <w:r w:rsidR="00C74819">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499"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5"/>
    </w:p>
    <w:p w14:paraId="36EA8D8B" w14:textId="77777777" w:rsidR="00B37D09" w:rsidRDefault="00C476E5" w:rsidP="003B37F4">
      <w:pPr>
        <w:pStyle w:val="Heading2"/>
      </w:pPr>
      <w:bookmarkStart w:id="271" w:name="_Toc315774617"/>
      <w:r>
        <w:t>Performance Comparison</w:t>
      </w:r>
      <w:bookmarkEnd w:id="271"/>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C74819" w:rsidP="00A75824">
      <w:pPr>
        <w:pStyle w:val="BodyText2"/>
      </w:pPr>
      <w:hyperlink r:id="rId1500"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1"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0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04"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2" w:name="_Toc315774618"/>
      <w:r>
        <w:t>Code Management</w:t>
      </w:r>
      <w:bookmarkEnd w:id="272"/>
    </w:p>
    <w:p w14:paraId="17C37318" w14:textId="77777777" w:rsidR="00F7430F" w:rsidRDefault="00F7430F" w:rsidP="003B37F4">
      <w:pPr>
        <w:pStyle w:val="Heading2"/>
      </w:pPr>
      <w:bookmarkStart w:id="273"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3"/>
    </w:p>
    <w:p w14:paraId="6D483FB2" w14:textId="77777777" w:rsidR="00B37D09" w:rsidRDefault="007C4AA7" w:rsidP="000E5536">
      <w:pPr>
        <w:pStyle w:val="BodyText"/>
      </w:pPr>
      <w:r>
        <w:t xml:space="preserve">Excellent git reference here: </w:t>
      </w:r>
      <w:hyperlink r:id="rId1505" w:history="1">
        <w:r>
          <w:rPr>
            <w:rStyle w:val="Hyperlink"/>
          </w:rPr>
          <w:t>http://gitref.org</w:t>
        </w:r>
      </w:hyperlink>
    </w:p>
    <w:p w14:paraId="07C0751F" w14:textId="77777777" w:rsidR="002B741A" w:rsidRDefault="002B741A" w:rsidP="00A75824">
      <w:pPr>
        <w:pStyle w:val="BodyText2"/>
      </w:pPr>
      <w:bookmarkStart w:id="274" w:name="_Toc315774596"/>
      <w:bookmarkStart w:id="275"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6" w:name="_Ref416880293"/>
      <w:r>
        <w:t>On Ubuntu</w:t>
      </w:r>
      <w:bookmarkEnd w:id="276"/>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4"/>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0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C74819" w:rsidP="000E5536">
      <w:pPr>
        <w:pStyle w:val="BodyText"/>
      </w:pPr>
      <w:hyperlink r:id="rId150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0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09"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5"/>
    </w:p>
    <w:p w14:paraId="2D8D8504" w14:textId="77777777" w:rsidR="00B37D09" w:rsidRDefault="00C476E5" w:rsidP="000E5536">
      <w:pPr>
        <w:pStyle w:val="BodyText"/>
      </w:pPr>
      <w:r>
        <w:t xml:space="preserve">Following instructions here: </w:t>
      </w:r>
      <w:hyperlink r:id="rId151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1"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13"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C74819" w:rsidP="000E5536">
      <w:pPr>
        <w:pStyle w:val="BodyText"/>
      </w:pPr>
      <w:hyperlink r:id="rId151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1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7" w:name="_Toc315774621"/>
      <w:r>
        <w:t>Setting up a new GitHub Key in UNIX on the eHabitats machine</w:t>
      </w:r>
      <w:bookmarkEnd w:id="277"/>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16"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17"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18"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19"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8"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0"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1"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2" w:history="1">
        <w:r w:rsidRPr="0088626A">
          <w:rPr>
            <w:rStyle w:val="Hyperlink"/>
          </w:rPr>
          <w:t>here</w:t>
        </w:r>
      </w:hyperlink>
      <w:r>
        <w:t>.</w:t>
      </w:r>
      <w:r w:rsidR="007E7E71">
        <w:t xml:space="preserve"> Easy to use. Added a release version for the Python REST Server </w:t>
      </w:r>
      <w:hyperlink r:id="rId1523" w:history="1">
        <w:r w:rsidR="007E7E71" w:rsidRPr="007E7E71">
          <w:rPr>
            <w:rStyle w:val="Hyperlink"/>
          </w:rPr>
          <w:t>here</w:t>
        </w:r>
      </w:hyperlink>
      <w:r w:rsidR="007E7E71">
        <w:t>.</w:t>
      </w:r>
    </w:p>
    <w:p w14:paraId="69056666" w14:textId="6DF94D3B" w:rsidR="00FF545B" w:rsidRDefault="00FF545B" w:rsidP="007D2F52">
      <w:pPr>
        <w:pStyle w:val="Heading4"/>
      </w:pPr>
      <w:bookmarkStart w:id="279" w:name="_Ref454274054"/>
      <w:r>
        <w:t>Merging an upstream repository into your fork</w:t>
      </w:r>
      <w:bookmarkEnd w:id="279"/>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24"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25"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26"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27"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28"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2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0" w:name="_Ref455386268"/>
      <w:r>
        <w:t>Issues</w:t>
      </w:r>
      <w:bookmarkEnd w:id="280"/>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0"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533" w:history="1">
        <w:r>
          <w:rPr>
            <w:rStyle w:val="Hyperlink"/>
          </w:rPr>
          <w:t>https://code.google.com/p/earthengine-api/source/checkout</w:t>
        </w:r>
      </w:hyperlink>
      <w:r>
        <w:t xml:space="preserve"> there is a link for the git repository Command-line access (</w:t>
      </w:r>
      <w:r w:rsidRPr="00574DAE">
        <w:t xml:space="preserve">git clone </w:t>
      </w:r>
      <w:hyperlink r:id="rId153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lastRenderedPageBreak/>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35"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3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3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8"/>
    </w:p>
    <w:p w14:paraId="7D67B09D" w14:textId="77777777" w:rsidR="00B37D09" w:rsidRDefault="00C476E5" w:rsidP="000E5536">
      <w:pPr>
        <w:pStyle w:val="BodyText"/>
      </w:pPr>
      <w:r>
        <w:t>SVN Repository:</w:t>
      </w:r>
    </w:p>
    <w:p w14:paraId="0DEF63C2" w14:textId="77777777" w:rsidR="00B37D09" w:rsidRDefault="00C74819" w:rsidP="00A75824">
      <w:pPr>
        <w:pStyle w:val="BodyText2"/>
      </w:pPr>
      <w:hyperlink r:id="rId154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81"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lastRenderedPageBreak/>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43"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4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lastRenderedPageBreak/>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45"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46"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47"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48"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lastRenderedPageBreak/>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49"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0"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lastRenderedPageBreak/>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53"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54"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C74819" w:rsidP="00A75824">
      <w:pPr>
        <w:pStyle w:val="BodyText2"/>
      </w:pPr>
      <w:hyperlink r:id="rId1555"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5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55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lastRenderedPageBreak/>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5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59"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C74819" w:rsidP="00A75824">
      <w:pPr>
        <w:pStyle w:val="BodyText2"/>
      </w:pPr>
      <w:hyperlink r:id="rId1560"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1" w:history="1">
        <w:r w:rsidRPr="00846812">
          <w:rPr>
            <w:rStyle w:val="Hyperlink"/>
          </w:rPr>
          <w:t>here</w:t>
        </w:r>
      </w:hyperlink>
    </w:p>
    <w:p w14:paraId="1FFD4841" w14:textId="1AE0F2A4" w:rsidR="00B37D09" w:rsidRDefault="008F2FB2" w:rsidP="000E5536">
      <w:pPr>
        <w:pStyle w:val="Heading1"/>
      </w:pPr>
      <w:r>
        <w:t>Admin stuff</w:t>
      </w:r>
      <w:bookmarkEnd w:id="281"/>
    </w:p>
    <w:p w14:paraId="52C9B064" w14:textId="77777777" w:rsidR="00B37D09" w:rsidRDefault="008F2FB2" w:rsidP="003B37F4">
      <w:pPr>
        <w:pStyle w:val="Heading2"/>
      </w:pPr>
      <w:bookmarkStart w:id="282" w:name="_Toc315774632"/>
      <w:r>
        <w:t>ASL</w:t>
      </w:r>
      <w:bookmarkEnd w:id="282"/>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3" w:name="_Toc315774634"/>
      <w:bookmarkStart w:id="284"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3"/>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lastRenderedPageBreak/>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C74819" w:rsidP="00A75824">
      <w:pPr>
        <w:pStyle w:val="BodyText2"/>
      </w:pPr>
      <w:hyperlink r:id="rId1562"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C74819" w:rsidP="00A75824">
      <w:pPr>
        <w:pStyle w:val="BodyText2"/>
      </w:pPr>
      <w:hyperlink r:id="rId156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64"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65"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66" w:history="1">
        <w:r w:rsidRPr="00AD4ADE">
          <w:rPr>
            <w:rStyle w:val="Hyperlink"/>
          </w:rPr>
          <w:t>https://intracomm.ec.europa.eu</w:t>
        </w:r>
      </w:hyperlink>
      <w:r>
        <w:t xml:space="preserve"> are the same as </w:t>
      </w:r>
      <w:hyperlink r:id="rId1567"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C74819" w:rsidP="00A75824">
      <w:pPr>
        <w:pStyle w:val="BodyText2"/>
      </w:pPr>
      <w:hyperlink r:id="rId1568"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C74819" w:rsidP="00A75824">
      <w:pPr>
        <w:pStyle w:val="BodyText2"/>
      </w:pPr>
      <w:hyperlink r:id="rId1569"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lastRenderedPageBreak/>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5"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C74819" w:rsidP="00A75824">
      <w:pPr>
        <w:pStyle w:val="BodyText2"/>
      </w:pPr>
      <w:hyperlink r:id="rId1570"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1"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72"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73" w:history="1">
        <w:r w:rsidRPr="00AD5E30">
          <w:rPr>
            <w:rStyle w:val="Hyperlink"/>
          </w:rPr>
          <w:t>here</w:t>
        </w:r>
      </w:hyperlink>
      <w:r>
        <w:t>.</w:t>
      </w:r>
    </w:p>
    <w:p w14:paraId="1BA23729" w14:textId="77777777" w:rsidR="00C143D1" w:rsidRDefault="00C143D1" w:rsidP="0034374E">
      <w:pPr>
        <w:pStyle w:val="Heading3"/>
      </w:pPr>
      <w:bookmarkStart w:id="286" w:name="_Toc315774641"/>
      <w:r>
        <w:t>Syslog language application</w:t>
      </w:r>
      <w:bookmarkEnd w:id="286"/>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C74819" w:rsidP="00A75824">
      <w:pPr>
        <w:pStyle w:val="BodyText2"/>
      </w:pPr>
      <w:hyperlink r:id="rId157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7" w:name="_Toc315774637"/>
      <w:bookmarkEnd w:id="285"/>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75"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8" w:name="_Ref454350506"/>
      <w:r>
        <w:t>in Maven</w:t>
      </w:r>
      <w:bookmarkEnd w:id="288"/>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lastRenderedPageBreak/>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9" w:name="_Ref457547926"/>
      <w:r>
        <w:t>in Python</w:t>
      </w:r>
      <w:bookmarkEnd w:id="289"/>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76"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0"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1" w:name="_In_PyCharm"/>
      <w:bookmarkEnd w:id="291"/>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0"/>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78"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79"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7"/>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0"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1" w:history="1">
        <w:r>
          <w:rPr>
            <w:rStyle w:val="Hyperlink"/>
          </w:rPr>
          <w:t>https://apps.jrc.cec.eu.int/navette</w:t>
        </w:r>
      </w:hyperlink>
    </w:p>
    <w:p w14:paraId="0476DBCE" w14:textId="0AB383FA" w:rsidR="00B37D09" w:rsidRDefault="008F2FB2" w:rsidP="003B37F4">
      <w:pPr>
        <w:pStyle w:val="Heading2"/>
      </w:pPr>
      <w:r>
        <w:t>Phones</w:t>
      </w:r>
      <w:bookmarkEnd w:id="284"/>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2" w:name="_Toc315774640"/>
      <w:bookmarkStart w:id="293" w:name="_Toc315774638"/>
      <w:bookmarkStart w:id="294"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2"/>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82"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83"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84"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85"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86"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87" w:history="1">
        <w:r w:rsidR="00FC67A9" w:rsidRPr="00CF73E0">
          <w:rPr>
            <w:rStyle w:val="Hyperlink"/>
          </w:rPr>
          <w:t>a.cottam@gmail.com</w:t>
        </w:r>
      </w:hyperlink>
      <w:r w:rsidR="00FC67A9">
        <w:t xml:space="preserve">. There is a bug at the moment thought with the indexing – see </w:t>
      </w:r>
      <w:hyperlink r:id="rId1588"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89"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0"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1"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3"/>
    </w:p>
    <w:p w14:paraId="6F628958" w14:textId="77777777" w:rsidR="005A38F9" w:rsidRDefault="005A38F9" w:rsidP="0034374E">
      <w:pPr>
        <w:pStyle w:val="Heading3"/>
      </w:pPr>
      <w:bookmarkStart w:id="295"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5"/>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92"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C74819" w:rsidP="007C4666">
      <w:pPr>
        <w:pStyle w:val="BodyText"/>
      </w:pPr>
      <w:hyperlink r:id="rId1593"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6" w:name="_Toc315774652"/>
      <w:bookmarkStart w:id="297" w:name="_Toc315774651"/>
      <w:bookmarkEnd w:id="294"/>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298" w:name="_This_program_is"/>
      <w:bookmarkEnd w:id="298"/>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94"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C74819" w:rsidP="00A75824">
      <w:pPr>
        <w:pStyle w:val="BodyText2"/>
      </w:pPr>
      <w:hyperlink r:id="rId1595"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96"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6"/>
    </w:p>
    <w:p w14:paraId="758A1068" w14:textId="77777777" w:rsidR="00BB1D27" w:rsidRDefault="00BB1D27" w:rsidP="003B37F4">
      <w:pPr>
        <w:pStyle w:val="Heading2"/>
      </w:pPr>
      <w:bookmarkStart w:id="299" w:name="_Toc315774653"/>
      <w:r>
        <w:t>GBIF Skype call with Eamon and Tim Robertson 9/9/11</w:t>
      </w:r>
      <w:bookmarkEnd w:id="299"/>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300" w:name="_Toc315774654"/>
      <w:r>
        <w:t>Questions for IUCN at the meeting in December</w:t>
      </w:r>
      <w:bookmarkEnd w:id="300"/>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C74819" w:rsidP="00A75824">
      <w:pPr>
        <w:pStyle w:val="BodyText2"/>
      </w:pPr>
      <w:hyperlink r:id="rId159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C74819" w:rsidP="00A75824">
      <w:pPr>
        <w:pStyle w:val="BodyText2"/>
      </w:pPr>
      <w:hyperlink r:id="rId159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7"/>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99"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0"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C74819" w:rsidP="00A75824">
      <w:pPr>
        <w:pStyle w:val="BodyText2"/>
      </w:pPr>
      <w:hyperlink r:id="rId1601"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C74819" w:rsidP="00A75824">
      <w:pPr>
        <w:pStyle w:val="BodyText2"/>
      </w:pPr>
      <w:hyperlink r:id="rId160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C74819" w:rsidP="00A75824">
      <w:pPr>
        <w:pStyle w:val="BodyText2"/>
      </w:pPr>
      <w:hyperlink r:id="rId160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C74819" w:rsidP="00A75824">
      <w:pPr>
        <w:pStyle w:val="BodyText2"/>
      </w:pPr>
      <w:hyperlink r:id="rId160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05"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0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301" w:name="_Toc315774655"/>
      <w:r>
        <w:t>I</w:t>
      </w:r>
      <w:r w:rsidR="006B4226">
        <w:t>deas</w:t>
      </w:r>
      <w:r w:rsidR="00D71ED3">
        <w:t>/Useful</w:t>
      </w:r>
      <w:bookmarkEnd w:id="301"/>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07"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08"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09"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12"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13"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14"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15"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C74819" w:rsidP="00A75824">
      <w:pPr>
        <w:pStyle w:val="BodyText2"/>
      </w:pPr>
      <w:hyperlink r:id="rId1616"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1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2" w:name="_Ref336933250"/>
      <w:r>
        <w:t>For a protected area</w:t>
      </w:r>
      <w:bookmarkEnd w:id="302"/>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1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19"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1" w:history="1">
        <w:r w:rsidRPr="00664644">
          <w:rPr>
            <w:rStyle w:val="Hyperlink"/>
          </w:rPr>
          <w:t>Amazon Web Services</w:t>
        </w:r>
      </w:hyperlink>
      <w:r>
        <w:t xml:space="preserve"> using </w:t>
      </w:r>
      <w:hyperlink r:id="rId1622"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23"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C74819" w:rsidP="00A75824">
      <w:pPr>
        <w:pStyle w:val="BodyText2"/>
      </w:pPr>
      <w:hyperlink r:id="rId162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25"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26" w:history="1">
        <w:r w:rsidR="00B42D0E" w:rsidRPr="00B42D0E">
          <w:rPr>
            <w:rStyle w:val="Hyperlink"/>
          </w:rPr>
          <w:t>Nelsons Iguana</w:t>
        </w:r>
      </w:hyperlink>
      <w:r w:rsidR="00B42D0E">
        <w:t xml:space="preserve">. </w:t>
      </w:r>
      <w:hyperlink r:id="rId1627"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7499505A" w:rsidR="000830E9" w:rsidRPr="000830E9" w:rsidRDefault="009B64C9" w:rsidP="009B64C9">
      <w:pPr>
        <w:pStyle w:val="Heading1"/>
      </w:pPr>
      <w:r>
        <w:t>Learning Resources</w:t>
      </w:r>
    </w:p>
    <w:sectPr w:rsidR="000830E9" w:rsidRPr="000830E9" w:rsidSect="0068220C">
      <w:footerReference w:type="default" r:id="rId16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392BC3" w14:textId="77777777" w:rsidR="00C74819" w:rsidRDefault="00C74819" w:rsidP="000E5536">
      <w:r>
        <w:separator/>
      </w:r>
    </w:p>
  </w:endnote>
  <w:endnote w:type="continuationSeparator" w:id="0">
    <w:p w14:paraId="6D55E20C" w14:textId="77777777" w:rsidR="00C74819" w:rsidRDefault="00C74819"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0E1DE36" w:rsidR="00E55580" w:rsidRDefault="00E55580" w:rsidP="000E5536">
        <w:pPr>
          <w:pStyle w:val="Footer"/>
        </w:pPr>
        <w:r>
          <w:fldChar w:fldCharType="begin"/>
        </w:r>
        <w:r>
          <w:instrText xml:space="preserve"> PAGE   \* MERGEFORMAT </w:instrText>
        </w:r>
        <w:r>
          <w:fldChar w:fldCharType="separate"/>
        </w:r>
        <w:r w:rsidR="00494859">
          <w:rPr>
            <w:noProof/>
          </w:rPr>
          <w:t>252</w:t>
        </w:r>
        <w:r>
          <w:rPr>
            <w:noProof/>
          </w:rPr>
          <w:fldChar w:fldCharType="end"/>
        </w:r>
      </w:p>
    </w:sdtContent>
  </w:sdt>
  <w:p w14:paraId="1287FCAA" w14:textId="77777777" w:rsidR="00E55580" w:rsidRDefault="00E55580"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0EC394" w14:textId="77777777" w:rsidR="00C74819" w:rsidRDefault="00C74819" w:rsidP="000E5536">
      <w:r>
        <w:separator/>
      </w:r>
    </w:p>
  </w:footnote>
  <w:footnote w:type="continuationSeparator" w:id="0">
    <w:p w14:paraId="7FC0F125" w14:textId="77777777" w:rsidR="00C74819" w:rsidRDefault="00C74819"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9.05pt;height:9.05pt" o:bullet="t">
        <v:imagedata r:id="rId1" o:title="error"/>
      </v:shape>
    </w:pict>
  </w:numPicBullet>
  <w:numPicBullet w:numPicBulletId="1">
    <w:pict>
      <v:shape id="_x0000_i1059" type="#_x0000_t75" style="width:11.35pt;height:11.3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8C1"/>
    <w:rsid w:val="005A6FA7"/>
    <w:rsid w:val="005A6FB2"/>
    <w:rsid w:val="005A74FF"/>
    <w:rsid w:val="005A7DEA"/>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4E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19"/>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scm.com/book/en/v2/Git-Basics-Tagging"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hyperlink" Target="https://console.cloud.google.com/logs/" TargetMode="External"/><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image" Target="media/image43.jpeg"/><Relationship Id="rId987" Type="http://schemas.openxmlformats.org/officeDocument/2006/relationships/hyperlink" Target="http://esri.github.io/geometry-api-java/javadoc/com/esri/core/geometry/OperatorSimplify.html" TargetMode="External"/><Relationship Id="rId1172" Type="http://schemas.openxmlformats.org/officeDocument/2006/relationships/hyperlink" Target="https://localhost:8443/" TargetMode="External"/><Relationship Id="rId402" Type="http://schemas.openxmlformats.org/officeDocument/2006/relationships/hyperlink" Target="http://h03-dev-vm7/cgi-bin/eSpecies.py/qk/3" TargetMode="External"/><Relationship Id="rId847" Type="http://schemas.openxmlformats.org/officeDocument/2006/relationships/image" Target="media/image114.png"/><Relationship Id="rId1032" Type="http://schemas.openxmlformats.org/officeDocument/2006/relationships/hyperlink" Target="http://www.cloudera.com/content/cloudera-content/cloudera-docs/CM4Ent/latest/Cloudera-Manager-Managing-Clusters/cmmc_deploy_client_config.html" TargetMode="External"/><Relationship Id="rId1477" Type="http://schemas.openxmlformats.org/officeDocument/2006/relationships/hyperlink" Target="https://c9users.io/_user_content/authorize?redirect=https%3A%2F%2Fweb-apps-blishten.c9users.io%2Ftilemaker%2Fbern_tiles%2F13%2F4265%2F2883.pbf'%20" TargetMode="External"/><Relationship Id="rId707" Type="http://schemas.openxmlformats.org/officeDocument/2006/relationships/hyperlink" Target="https://cloud.google.com/storage/docs/gsutil/addlhelp/WorkingWithObjectMetadata" TargetMode="External"/><Relationship Id="rId914" Type="http://schemas.openxmlformats.org/officeDocument/2006/relationships/hyperlink" Target="http://dev.virtualearth.net/REST/v1/Imagery/Metadata/Aerial/47.23,-122.3?zl=10&amp;key=AhW7FP_kNS9ae83qjF2DzlmTYOU609o9Io_Guc3a2AHUsRhfIz3SlxuOHCdn1b4G" TargetMode="External"/><Relationship Id="rId1337" Type="http://schemas.openxmlformats.org/officeDocument/2006/relationships/hyperlink" Target="http://pypi.python.org/pypi/setuptools" TargetMode="External"/><Relationship Id="rId1544" Type="http://schemas.openxmlformats.org/officeDocument/2006/relationships/hyperlink" Target="https://raw.githubusercontent.com/andrewcottam/python-rest-server/master/cgi-bin/database_objects.sql"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geojson.io/" TargetMode="External"/><Relationship Id="rId1611" Type="http://schemas.openxmlformats.org/officeDocument/2006/relationships/hyperlink" Target="http://help.arcgis.com/en/arcgisdesktop/10.0/help/index.html"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https://www.coursera.org/learn/machine-learning/lecture/WnQWH/vectorization"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wri.github.io/gfw-api-docs/" TargetMode="External"/><Relationship Id="rId771" Type="http://schemas.openxmlformats.org/officeDocument/2006/relationships/hyperlink" Target="https://github.com/andrewcottam/ArcGIS-Geoprocessing-Scripts/blob/master/src/downloadSWDB.py" TargetMode="External"/><Relationship Id="rId869" Type="http://schemas.openxmlformats.org/officeDocument/2006/relationships/image" Target="media/image123.png"/><Relationship Id="rId1499" Type="http://schemas.openxmlformats.org/officeDocument/2006/relationships/hyperlink" Target="https://carto.com/blog/introducing-cartocolors/" TargetMode="External"/><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github.com/c9/templates" TargetMode="External"/><Relationship Id="rId729" Type="http://schemas.openxmlformats.org/officeDocument/2006/relationships/hyperlink" Target="http://imagecolorpicker.com/" TargetMode="External"/><Relationship Id="rId1054" Type="http://schemas.openxmlformats.org/officeDocument/2006/relationships/hyperlink" Target="https://cwiki.apache.org/confluence/display/Hive/LanguageManual+DDL" TargetMode="External"/><Relationship Id="rId1261" Type="http://schemas.openxmlformats.org/officeDocument/2006/relationships/hyperlink" Target="http://download.dojotoolkit.org/release-1.8.4/dojo-release-1.8.4-src.zip" TargetMode="External"/><Relationship Id="rId1359" Type="http://schemas.openxmlformats.org/officeDocument/2006/relationships/hyperlink" Target="https://webapp-improved.appspot.com/" TargetMode="External"/><Relationship Id="rId936" Type="http://schemas.openxmlformats.org/officeDocument/2006/relationships/image" Target="media/image135.png"/><Relationship Id="rId1121" Type="http://schemas.openxmlformats.org/officeDocument/2006/relationships/hyperlink" Target="https://cloud.google.com/community/tutorials/setting-up-postgres" TargetMode="External"/><Relationship Id="rId1219" Type="http://schemas.openxmlformats.org/officeDocument/2006/relationships/hyperlink" Target="http://lrm-maps.jrc.ec.europa.eu/geoserver/" TargetMode="External"/><Relationship Id="rId1566" Type="http://schemas.openxmlformats.org/officeDocument/2006/relationships/hyperlink" Target="https://intracomm.ec.europa.eu" TargetMode="External"/><Relationship Id="rId65" Type="http://schemas.openxmlformats.org/officeDocument/2006/relationships/hyperlink" Target="https://wiki.openstreetmap.org/wiki/Overpass_turbo" TargetMode="External"/><Relationship Id="rId1426" Type="http://schemas.openxmlformats.org/officeDocument/2006/relationships/image" Target="media/image163.png"/><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3" Type="http://schemas.openxmlformats.org/officeDocument/2006/relationships/hyperlink" Target="file:///E:\cottaan\My%20Documents\github%20repos\private_ee_scripts\Water%20Detection\Water%20Validation%20Points"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community.c9.io/t/starting-postgres-automatically/5477/4" TargetMode="External"/><Relationship Id="rId1076" Type="http://schemas.openxmlformats.org/officeDocument/2006/relationships/hyperlink" Target="http://cloudera-manager.jrc.it:7180/cmf/home" TargetMode="External"/><Relationship Id="rId1283" Type="http://schemas.openxmlformats.org/officeDocument/2006/relationships/hyperlink" Target="http://developers.arcgis.com/en/javascript/sandbox/sandbox.html" TargetMode="External"/><Relationship Id="rId1490" Type="http://schemas.openxmlformats.org/officeDocument/2006/relationships/hyperlink" Target="http://www.microsoft.com/en-us/download/details.aspx?id=25129" TargetMode="External"/><Relationship Id="rId306" Type="http://schemas.openxmlformats.org/officeDocument/2006/relationships/hyperlink" Target="http://resources.arcgis.com/en/help/main/10.2/index.html" TargetMode="External"/><Relationship Id="rId860" Type="http://schemas.openxmlformats.org/officeDocument/2006/relationships/image" Target="media/image121.png"/><Relationship Id="rId958" Type="http://schemas.openxmlformats.org/officeDocument/2006/relationships/hyperlink" Target="http://www.cloudera.com/content/cloudera/en/resources/library/training/cloudera-essentials-for-apache-hadoop-the-motivation-for-hadoop.html" TargetMode="External"/><Relationship Id="rId1143" Type="http://schemas.openxmlformats.org/officeDocument/2006/relationships/hyperlink" Target="http://help.arcgis.com/en/arcgisdesktop/10.0/help/index.html" TargetMode="External"/><Relationship Id="rId1588" Type="http://schemas.openxmlformats.org/officeDocument/2006/relationships/hyperlink" Target="http://support.mendeley.com/customer/portal/questions/340841-desktop-search-options-results-in-error"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2.png"/><Relationship Id="rId720" Type="http://schemas.openxmlformats.org/officeDocument/2006/relationships/image" Target="media/image63.png"/><Relationship Id="rId818" Type="http://schemas.openxmlformats.org/officeDocument/2006/relationships/hyperlink" Target="https://code.earthengine.google.com/24d1de0e3559340c316eb7f9967ac92c" TargetMode="External"/><Relationship Id="rId1350" Type="http://schemas.openxmlformats.org/officeDocument/2006/relationships/hyperlink" Target="http://vimeo.com/106220666" TargetMode="External"/><Relationship Id="rId1448" Type="http://schemas.openxmlformats.org/officeDocument/2006/relationships/hyperlink" Target="https://github.com/tilezen/vector-datasource/wiki/Mapzen-Vector-Tile-Service" TargetMode="External"/><Relationship Id="rId1003" Type="http://schemas.openxmlformats.org/officeDocument/2006/relationships/hyperlink" Target="http://www.teckstory.com/hadoop-ecosystem/hive-new-cli-beeline-for-hive/" TargetMode="External"/><Relationship Id="rId1210" Type="http://schemas.openxmlformats.org/officeDocument/2006/relationships/hyperlink" Target="https://www.tensorflow.org/api_guides/python/control_flow_ops" TargetMode="External"/><Relationship Id="rId1308" Type="http://schemas.openxmlformats.org/officeDocument/2006/relationships/hyperlink" Target="https://github.com/mapbox/mapbox-gl-js/issues/1715" TargetMode="External"/><Relationship Id="rId1515" Type="http://schemas.openxmlformats.org/officeDocument/2006/relationships/hyperlink" Target="https://andrewcottam@github.com/andrewcottam/ArcGIS-Geoprocessing-Scripts.git"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localhost:8080/" TargetMode="External"/><Relationship Id="rId882" Type="http://schemas.openxmlformats.org/officeDocument/2006/relationships/hyperlink" Target="https://pypi.python.org/packages/1e/b7/f1814d8f2bbf6411d03f837266cea2c3c70c89b95c8700a71f429ec8f555/earthengine-api-0.1.104.tar.gz" TargetMode="External"/><Relationship Id="rId1098" Type="http://schemas.openxmlformats.org/officeDocument/2006/relationships/hyperlink" Target="https://github.com/andrewcottam/apache-hive-files/blob/260ee4ec5790e0b975b7adf956da82fabdfd5b19/species_preprocessing_4.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file:///E:\cottaan\Documents\GitHub\general\general\fme_scripts\roadless_s_america_csv_to_fusion_table.fmw" TargetMode="External"/><Relationship Id="rId742" Type="http://schemas.openxmlformats.org/officeDocument/2006/relationships/image" Target="media/image79.png"/><Relationship Id="rId1165" Type="http://schemas.openxmlformats.org/officeDocument/2006/relationships/hyperlink" Target="http://www.pydev.org/manual_101_install.html" TargetMode="External"/><Relationship Id="rId1372" Type="http://schemas.openxmlformats.org/officeDocument/2006/relationships/hyperlink" Target="http://www.tightvnc.com/%20for%20information%20on%20TightVNC" TargetMode="External"/><Relationship Id="rId602" Type="http://schemas.openxmlformats.org/officeDocument/2006/relationships/hyperlink" Target="http://api.gbif.org/v0.9/species/5219532/vernacular_names" TargetMode="External"/><Relationship Id="rId1025" Type="http://schemas.openxmlformats.org/officeDocument/2006/relationships/hyperlink" Target="http://www.datasalt.com/2011/05/handling-dependencies-and-configuration-in-java-hadoop-projects-efficiently/" TargetMode="External"/><Relationship Id="rId1232" Type="http://schemas.openxmlformats.org/officeDocument/2006/relationships/hyperlink" Target="http://h05-dev-vm36.jrc.it/" TargetMode="External"/><Relationship Id="rId907" Type="http://schemas.openxmlformats.org/officeDocument/2006/relationships/image" Target="media/image131.png"/><Relationship Id="rId1537" Type="http://schemas.openxmlformats.org/officeDocument/2006/relationships/image" Target="media/image179.png"/><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https://cloud.google.com/compute/pricing"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nbviewer.jupyter.org/github/ghislainv/deforestprob/blob/master/notebook/notebook.ipynb"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casLogout" TargetMode="External"/><Relationship Id="rId764" Type="http://schemas.openxmlformats.org/officeDocument/2006/relationships/hyperlink" Target="https://github.com/andrewcottam/water_detection_python_scripts/blob/master/validateWaterSites.py" TargetMode="External"/><Relationship Id="rId971" Type="http://schemas.openxmlformats.org/officeDocument/2006/relationships/hyperlink" Target="http://www.youtube.com/watch?v=xHvJhuGGOKc" TargetMode="External"/><Relationship Id="rId1394" Type="http://schemas.openxmlformats.org/officeDocument/2006/relationships/hyperlink" Target="https://cloud.google.com/nodejs/docs/setup"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image" Target="media/image45.png"/><Relationship Id="rId831" Type="http://schemas.openxmlformats.org/officeDocument/2006/relationships/hyperlink" Target="http://earthexplorer.usgs.gov/" TargetMode="External"/><Relationship Id="rId1047" Type="http://schemas.openxmlformats.org/officeDocument/2006/relationships/hyperlink" Target="https://cwiki.apache.org/confluence/display/Hive/HBaseIntegration" TargetMode="External"/><Relationship Id="rId1254" Type="http://schemas.openxmlformats.org/officeDocument/2006/relationships/hyperlink" Target="http://codebins.com/bin/4ldqp8z/2" TargetMode="External"/><Relationship Id="rId1461" Type="http://schemas.openxmlformats.org/officeDocument/2006/relationships/oleObject" Target="embeddings/oleObject2.bin"/><Relationship Id="rId929" Type="http://schemas.openxmlformats.org/officeDocument/2006/relationships/hyperlink" Target="https://www.mapbox.com/help/define-geojson/" TargetMode="External"/><Relationship Id="rId1114" Type="http://schemas.openxmlformats.org/officeDocument/2006/relationships/hyperlink" Target="http://www.postgresql.org/docs/9.0/static/using-explain.html" TargetMode="External"/><Relationship Id="rId1321" Type="http://schemas.openxmlformats.org/officeDocument/2006/relationships/hyperlink" Target="https://npmcdn.com/@turf/turf@4&#8230;npmcdn.com/@turf/turf@4.7.3/turf.min.js:12:21593)" TargetMode="External"/><Relationship Id="rId1559" Type="http://schemas.openxmlformats.org/officeDocument/2006/relationships/hyperlink" Target="http://www.aquamaps.org/" TargetMode="External"/><Relationship Id="rId58" Type="http://schemas.openxmlformats.org/officeDocument/2006/relationships/hyperlink" Target="http://www.protectedplanet.net/sites/7" TargetMode="External"/><Relationship Id="rId1419" Type="http://schemas.openxmlformats.org/officeDocument/2006/relationships/hyperlink" Target="https://mapzen.com/documentation/vector-tiles/data-sources/" TargetMode="External"/><Relationship Id="rId1626" Type="http://schemas.openxmlformats.org/officeDocument/2006/relationships/hyperlink" Target="http://maps.iucnredlist.org/map.html?id=6027"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www.flickr.com/services/developer/api/" TargetMode="External"/><Relationship Id="rId786" Type="http://schemas.openxmlformats.org/officeDocument/2006/relationships/hyperlink" Target="https://raw.githubusercontent.com/andrewcottam/postgis_scripts/ff639d52f70d73a707973435cbba834a55bb307c/all_validation_points_query.sql" TargetMode="External"/><Relationship Id="rId993" Type="http://schemas.openxmlformats.org/officeDocument/2006/relationships/hyperlink" Target="http://www.cs.brandeis.edu/~rshaull/cs147a-fall-2008/hadoop-example/"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github.com/translate/translate/issues/3384" TargetMode="External"/><Relationship Id="rId1069" Type="http://schemas.openxmlformats.org/officeDocument/2006/relationships/hyperlink" Target="http://www.yourkit.com/" TargetMode="External"/><Relationship Id="rId1276" Type="http://schemas.openxmlformats.org/officeDocument/2006/relationships/hyperlink" Target="http://dojotoolkit.org/reference-guide/1.9/dijit/_WidgetBase.html" TargetMode="External"/><Relationship Id="rId1483" Type="http://schemas.openxmlformats.org/officeDocument/2006/relationships/hyperlink" Target="https://www.mapbox.com/mapbox-gl-js/style-spec/" TargetMode="External"/><Relationship Id="rId201" Type="http://schemas.openxmlformats.org/officeDocument/2006/relationships/image" Target="media/image22.png"/><Relationship Id="rId506" Type="http://schemas.openxmlformats.org/officeDocument/2006/relationships/hyperlink" Target="http://help.arcgis.com/en/webapi/javascript/arcgis/help/jshelp_start.htm" TargetMode="External"/><Relationship Id="rId853" Type="http://schemas.openxmlformats.org/officeDocument/2006/relationships/image" Target="media/image117.png"/><Relationship Id="rId1136" Type="http://schemas.openxmlformats.org/officeDocument/2006/relationships/hyperlink" Target="http://help.arcgis.com/en/arcgisdesktop/10.0/help/index.html" TargetMode="External"/><Relationship Id="rId713" Type="http://schemas.openxmlformats.org/officeDocument/2006/relationships/hyperlink" Target="https://cloud.google.com/ml-engine/docs/distributed-tensorflow-mnist-cloud-datalab" TargetMode="External"/><Relationship Id="rId920" Type="http://schemas.openxmlformats.org/officeDocument/2006/relationships/hyperlink" Target="http://citusdata.com/blog/63-real-time-sql-queries-on-hadoop" TargetMode="External"/><Relationship Id="rId1343" Type="http://schemas.openxmlformats.org/officeDocument/2006/relationships/hyperlink" Target="http://stackoverflow.com/questions/24455238/lxml-installation-error-ubuntu-14-04-internal-compiler-error" TargetMode="External"/><Relationship Id="rId1550" Type="http://schemas.openxmlformats.org/officeDocument/2006/relationships/hyperlink" Target="https://github.com/andrewcottam/python-rest-server.git" TargetMode="External"/><Relationship Id="rId1203" Type="http://schemas.openxmlformats.org/officeDocument/2006/relationships/hyperlink" Target="https://www.quora.com/How-can-a-deep-neural-network-with-ReLU-activations-in-its-hidden-layers-approximate-any-function" TargetMode="External"/><Relationship Id="rId1410" Type="http://schemas.openxmlformats.org/officeDocument/2006/relationships/hyperlink" Target="https://github.com/mapbox/awesome-vector-tiles/" TargetMode="External"/><Relationship Id="rId1508" Type="http://schemas.openxmlformats.org/officeDocument/2006/relationships/hyperlink" Target="file:///C:\Users\cottaan\AppData\Roaming\Microsoft\Word\http%20and%20ssh"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abstract/doi/10.1038/nature20584?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hyperlink" Target="https://cloud.google.com/appengine/downloads" TargetMode="External"/><Relationship Id="rId875" Type="http://schemas.openxmlformats.org/officeDocument/2006/relationships/hyperlink" Target="mailto:webuser@h05-prod-vm3:/home/webuser/.config/" TargetMode="External"/><Relationship Id="rId1060" Type="http://schemas.openxmlformats.org/officeDocument/2006/relationships/hyperlink" Target="http://blog.matthewrathbone.com/2013/08/10/guide-to-writing-hive-udfs.html" TargetMode="External"/><Relationship Id="rId1298" Type="http://schemas.openxmlformats.org/officeDocument/2006/relationships/hyperlink" Target="https://developer.mozilla.org/en-US/docs/Web/API/MouseEvent" TargetMode="External"/><Relationship Id="rId528" Type="http://schemas.openxmlformats.org/officeDocument/2006/relationships/hyperlink" Target="http://cecchi.me/portfolio/triangulation" TargetMode="External"/><Relationship Id="rId735" Type="http://schemas.openxmlformats.org/officeDocument/2006/relationships/image" Target="media/image72.png"/><Relationship Id="rId942" Type="http://schemas.openxmlformats.org/officeDocument/2006/relationships/hyperlink" Target="http://docs.picloud.com/quickstart.html" TargetMode="External"/><Relationship Id="rId1158" Type="http://schemas.openxmlformats.org/officeDocument/2006/relationships/hyperlink" Target="http://stackoverflow.com/questions/11118070/buiding-hadoop-with-eclipse-maven-missing-artifact-jdk-toolsjdk-toolsjar1" TargetMode="External"/><Relationship Id="rId1365" Type="http://schemas.openxmlformats.org/officeDocument/2006/relationships/hyperlink" Target="https://pip.pypa.io/en/latest/installing.html" TargetMode="External"/><Relationship Id="rId1572" Type="http://schemas.openxmlformats.org/officeDocument/2006/relationships/hyperlink" Target="https://webgate.ec.europa.eu/RCAM" TargetMode="External"/><Relationship Id="rId1018" Type="http://schemas.openxmlformats.org/officeDocument/2006/relationships/hyperlink" Target="http://wiki.apache.org/hadoop/HadoopMapReduce" TargetMode="External"/><Relationship Id="rId1225" Type="http://schemas.openxmlformats.org/officeDocument/2006/relationships/hyperlink" Target="http://lrm-maps.jrc.ec.europa.eu/geoserver/rest" TargetMode="External"/><Relationship Id="rId1432" Type="http://schemas.openxmlformats.org/officeDocument/2006/relationships/hyperlink" Target="https://openmaptiles.com/hosting/?_ga=1.63191535.1515454038.1485937221" TargetMode="External"/><Relationship Id="rId71" Type="http://schemas.openxmlformats.org/officeDocument/2006/relationships/hyperlink" Target="https://www.openstreetmap.org/relation/2766120" TargetMode="External"/><Relationship Id="rId802" Type="http://schemas.openxmlformats.org/officeDocument/2006/relationships/image" Target="media/image93.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http://ecat-dev.gbif.org/ws/usage/?q=Panthera%20leo&amp;rkey=1"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hyperlink" Target="https://github.com/andrewcottam/water_detection_python_scripts/blob/a626bd6f794c3b24ab4b60796f7c47363ff702fb/alignPointsToGeeGrid.py" TargetMode="External"/><Relationship Id="rId1082" Type="http://schemas.openxmlformats.org/officeDocument/2006/relationships/hyperlink" Target="https://issues.cloudera.org/browse/IMPALA-695"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postgis_scripts/blob/master/water%20validation%20stratify%20by%20grid.sql" TargetMode="External"/><Relationship Id="rId964" Type="http://schemas.openxmlformats.org/officeDocument/2006/relationships/hyperlink" Target="http://www.cloudera.com/content/cloudera/en/resources/library/training/intorduction-hbase-todd-lipcon.html" TargetMode="External"/><Relationship Id="rId1387" Type="http://schemas.openxmlformats.org/officeDocument/2006/relationships/hyperlink" Target="https://www.digitalocean.com/community/tutorials/how-to-install-and-configure-mod_deflate-on-ubuntu-14-04" TargetMode="External"/><Relationship Id="rId1594" Type="http://schemas.openxmlformats.org/officeDocument/2006/relationships/hyperlink" Target="mailto:Andrew.cottam@jrc.ec.europa.eu"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mailto:A.cottam@gmail.com" TargetMode="External"/><Relationship Id="rId824" Type="http://schemas.openxmlformats.org/officeDocument/2006/relationships/image" Target="media/image104.png"/><Relationship Id="rId1247" Type="http://schemas.openxmlformats.org/officeDocument/2006/relationships/hyperlink" Target="https://regex101.com/" TargetMode="External"/><Relationship Id="rId1454" Type="http://schemas.openxmlformats.org/officeDocument/2006/relationships/hyperlink" Target="https://mapzen.com/tangram/view/?scene=https://mapzen.com/api/scenes/43045/224/resources/basic.yaml"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tangram/view/?scene=https://mapzen.com/api/scenes/43045/224/resources/basic.yaml" TargetMode="External"/><Relationship Id="rId1521" Type="http://schemas.openxmlformats.org/officeDocument/2006/relationships/hyperlink" Target="http://git-scm.com/book/en/Git-Branching-Basic-Branching-and-Merging" TargetMode="External"/><Relationship Id="rId1619" Type="http://schemas.openxmlformats.org/officeDocument/2006/relationships/hyperlink" Target="https://demo.twilio.com/welcome/sms/reply/"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https://console.developers.google.com" TargetMode="External"/><Relationship Id="rId779" Type="http://schemas.openxmlformats.org/officeDocument/2006/relationships/hyperlink" Target="file:///E:\cottaan\My%20Documents\github%20repos\private_ee_scripts\Water%20Detection\Water%20Validation%20SWDB%20Points" TargetMode="External"/><Relationship Id="rId986" Type="http://schemas.openxmlformats.org/officeDocument/2006/relationships/hyperlink" Target="https://github.com/Esri/geometry-api-java"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s://wiki.jasig.org/display/CAS/Proxy+CAS+Walkthrough"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s://tomcat.apache.org/tomcat-8.0-doc/ssl-howto.html" TargetMode="External"/><Relationship Id="rId126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76" Type="http://schemas.openxmlformats.org/officeDocument/2006/relationships/hyperlink" Target="https://web-apps-blishten.c9users.io/tilemaker/bern_tiles/13/4265/2883.pbf" TargetMode="External"/><Relationship Id="rId401" Type="http://schemas.openxmlformats.org/officeDocument/2006/relationships/hyperlink" Target="http://h03-dev-vm7/cgi-bin/eSpecies.cgi/'" TargetMode="External"/><Relationship Id="rId846" Type="http://schemas.openxmlformats.org/officeDocument/2006/relationships/hyperlink" Target="https://code.earthengine.google.com/05b20582385397a5b853b1f650edf1bc" TargetMode="External"/><Relationship Id="rId1031" Type="http://schemas.openxmlformats.org/officeDocument/2006/relationships/hyperlink" Target="http://hadoop-h05:50030/logs/hadoop-cmf-mapreduce1-JOBTRACKER-hadoop-h05.log.out" TargetMode="External"/><Relationship Id="rId1129" Type="http://schemas.openxmlformats.org/officeDocument/2006/relationships/hyperlink" Target="http://resources.arcgis.com/en/help/main/10.2/" TargetMode="External"/><Relationship Id="rId706" Type="http://schemas.openxmlformats.org/officeDocument/2006/relationships/hyperlink" Target="https://cloud.google.com/storage/docs/gsutil/addlhelp/WorkingWithObjectMetadata" TargetMode="External"/><Relationship Id="rId913" Type="http://schemas.openxmlformats.org/officeDocument/2006/relationships/hyperlink" Target="http://msdn.microsoft.com/en-us/library/ff701713.aspx" TargetMode="External"/><Relationship Id="rId1336" Type="http://schemas.openxmlformats.org/officeDocument/2006/relationships/hyperlink" Target="http://jupyter-notebook.readthedocs.io/en/latest/examples/Notebook/Connecting%20with%20the%20Qt%20Console.html" TargetMode="External"/><Relationship Id="rId1543" Type="http://schemas.openxmlformats.org/officeDocument/2006/relationships/hyperlink" Target="https://help.ubuntu.com/community/PostgreSQL"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markdalgleish.com/projects/fathom/" TargetMode="External"/><Relationship Id="rId1610" Type="http://schemas.openxmlformats.org/officeDocument/2006/relationships/hyperlink" Target="http://help.arcgis.com/en/arcgisdesktop/10.0/help/index.html"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developers.globalforestwatch.org/developer-tools/" TargetMode="External"/><Relationship Id="rId770" Type="http://schemas.openxmlformats.org/officeDocument/2006/relationships/hyperlink" Target="file:///E:\cottaan\My%20Documents\github%20repos\private_ee_scripts\Water%20Detection\Water%2520Validation%2520L5%2520and%2520L7%2520-%2520masking" TargetMode="External"/><Relationship Id="rId1193" Type="http://schemas.openxmlformats.org/officeDocument/2006/relationships/hyperlink" Target="https://www.coursera.org/learn/machine-learning/lecture/2DKxQ/normal-equation"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groups.google.com/forum/?fromgroups" TargetMode="External"/><Relationship Id="rId1053" Type="http://schemas.openxmlformats.org/officeDocument/2006/relationships/hyperlink" Target="https://cwiki.apache.org/confluence/display/Hive/LanguageManual+Cli" TargetMode="External"/><Relationship Id="rId1260" Type="http://schemas.openxmlformats.org/officeDocument/2006/relationships/hyperlink" Target="http://www.sitepen.com/blog/2013/05/22/dojofaq-mouse-event-properties/" TargetMode="External"/><Relationship Id="rId1498" Type="http://schemas.openxmlformats.org/officeDocument/2006/relationships/image" Target="media/image177.png"/><Relationship Id="rId630" Type="http://schemas.openxmlformats.org/officeDocument/2006/relationships/hyperlink" Target="https://docs.c9.io/docs/custom-runners" TargetMode="External"/><Relationship Id="rId728" Type="http://schemas.openxmlformats.org/officeDocument/2006/relationships/image" Target="media/image67.png"/><Relationship Id="rId935" Type="http://schemas.openxmlformats.org/officeDocument/2006/relationships/hyperlink" Target="http://www.sentinel-hub.com/apps/wms" TargetMode="External"/><Relationship Id="rId1358" Type="http://schemas.openxmlformats.org/officeDocument/2006/relationships/hyperlink" Target="https://www.tensorflow.org/install/install_windows" TargetMode="External"/><Relationship Id="rId1565" Type="http://schemas.openxmlformats.org/officeDocument/2006/relationships/hyperlink" Target="mailto:jrc-helpdesk@ec.europa.eu" TargetMode="External"/><Relationship Id="rId64" Type="http://schemas.openxmlformats.org/officeDocument/2006/relationships/hyperlink" Target="https://osmlab.github.io/osm-qa-tiles/" TargetMode="External"/><Relationship Id="rId1120" Type="http://schemas.openxmlformats.org/officeDocument/2006/relationships/hyperlink" Target="https://community.c9.io/t/setting-up-postgresql/1573" TargetMode="External"/><Relationship Id="rId1218" Type="http://schemas.openxmlformats.org/officeDocument/2006/relationships/hyperlink" Target="http://h05-dev-vm100.jrc.it:8080/geoserver/web/" TargetMode="External"/><Relationship Id="rId1425" Type="http://schemas.openxmlformats.org/officeDocument/2006/relationships/hyperlink" Target="http://www.openstreetmap.org/node/3756058602" TargetMode="Externa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mailto:a.cottam@gmail.com" TargetMode="External"/><Relationship Id="rId792" Type="http://schemas.openxmlformats.org/officeDocument/2006/relationships/hyperlink" Target="file:///E:\cottaan\My%20Documents\github%20repos\general\validation_points_to_kml.fmw"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google-cloud-python.readthedocs.io/en/latest/core/auth.html" TargetMode="External"/><Relationship Id="rId1075" Type="http://schemas.openxmlformats.org/officeDocument/2006/relationships/hyperlink" Target="http://hadoop-m2:8888/" TargetMode="External"/><Relationship Id="rId1282" Type="http://schemas.openxmlformats.org/officeDocument/2006/relationships/hyperlink" Target="http://help.arcgis.com/en/webapi/javascript/arcgis/help/jsapi/api_codeassist.htm"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1.png"/><Relationship Id="rId957" Type="http://schemas.openxmlformats.org/officeDocument/2006/relationships/hyperlink" Target="http://ajax.googleapis.com/ajax/libs/dojo/1.10.4/dojo/dojo.js" TargetMode="External"/><Relationship Id="rId1142" Type="http://schemas.openxmlformats.org/officeDocument/2006/relationships/hyperlink" Target="http://resourcesbeta.arcgis.com/en/help/pdf/whats_new_in_arcgis.pdf" TargetMode="External"/><Relationship Id="rId1587" Type="http://schemas.openxmlformats.org/officeDocument/2006/relationships/hyperlink" Target="mailto:a.cottam@gmail.com" TargetMode="External"/><Relationship Id="rId86" Type="http://schemas.openxmlformats.org/officeDocument/2006/relationships/image" Target="media/image7.png"/><Relationship Id="rId817" Type="http://schemas.openxmlformats.org/officeDocument/2006/relationships/hyperlink" Target="file:///E:\cottaan\My%20Documents\Downloads\russian_border_water_stats.csv" TargetMode="External"/><Relationship Id="rId1002" Type="http://schemas.openxmlformats.org/officeDocument/2006/relationships/hyperlink" Target="https://blog.cloudera.com/blog/2014/02/migrating-from-hive-cli-to-beeline-a-primer/" TargetMode="External"/><Relationship Id="rId1447" Type="http://schemas.openxmlformats.org/officeDocument/2006/relationships/hyperlink" Target="http://www.paulnorman.ca/blog/2016/11/serving-vector-tiles/" TargetMode="External"/><Relationship Id="rId1307" Type="http://schemas.openxmlformats.org/officeDocument/2006/relationships/image" Target="media/image153.png"/><Relationship Id="rId1514" Type="http://schemas.openxmlformats.org/officeDocument/2006/relationships/hyperlink" Target="file:///C:\Users\cottaan\AppData\Roaming\Microsoft\Word\http.sslcainfo=\bin\curl-ca-bundle.crt"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075659bcb33653468aaa447baccdf5022f654e71/species_preprocessing_3.sql" TargetMode="External"/><Relationship Id="rId674" Type="http://schemas.openxmlformats.org/officeDocument/2006/relationships/hyperlink" Target="https://github.com/google/oauth2client.git" TargetMode="External"/><Relationship Id="rId881" Type="http://schemas.openxmlformats.org/officeDocument/2006/relationships/hyperlink" Target="https://developers.google.com/earth-engine/python_install" TargetMode="External"/><Relationship Id="rId979" Type="http://schemas.openxmlformats.org/officeDocument/2006/relationships/hyperlink" Target="http://cloudera.com/content/cloudera/en/training/courses/data-analyst-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https://github.com/andrewcottam/postgis_scripts/blob/master/roadless_create_validation_table.sql" TargetMode="External"/><Relationship Id="rId741" Type="http://schemas.openxmlformats.org/officeDocument/2006/relationships/image" Target="media/image78.png"/><Relationship Id="rId839" Type="http://schemas.openxmlformats.org/officeDocument/2006/relationships/hyperlink" Target="https://github.com/andrewcottam/water_detection_python_scripts/commit/7a44b03ea9a1ee9d6244817d38ca77e792a67842" TargetMode="External"/><Relationship Id="rId1164" Type="http://schemas.openxmlformats.org/officeDocument/2006/relationships/hyperlink" Target="https://www.eclipse.org/downloads/download.php?file=/oomph/epp/mars/R2/eclipse-inst-win64.exe" TargetMode="External"/><Relationship Id="rId1371" Type="http://schemas.openxmlformats.org/officeDocument/2006/relationships/hyperlink" Target="http://en.wikipedia.org/wiki/Virtual_Network_Computing" TargetMode="External"/><Relationship Id="rId1469" Type="http://schemas.openxmlformats.org/officeDocument/2006/relationships/hyperlink" Target="https://openmaptiles.org/styles/" TargetMode="External"/><Relationship Id="rId601" Type="http://schemas.openxmlformats.org/officeDocument/2006/relationships/hyperlink" Target="http://api.gbif.org/v0.9/species?name=Pongo%20pygmaeus&amp;datasetKey=d7dddbf4-2cf0-4f39-9b2a-bb099caae36c" TargetMode="External"/><Relationship Id="rId1024" Type="http://schemas.openxmlformats.org/officeDocument/2006/relationships/hyperlink" Target="https://github.com/willtemperley/hadoop-client-template" TargetMode="External"/><Relationship Id="rId123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906" Type="http://schemas.openxmlformats.org/officeDocument/2006/relationships/hyperlink" Target="https://docs.google.com/presentation/d/1HSUHjGc9ZWTv-gCIr_BHhX2BlVHxGis_F7vKl_pInjI/edit" TargetMode="External"/><Relationship Id="rId1329" Type="http://schemas.openxmlformats.org/officeDocument/2006/relationships/hyperlink" Target="https://webpack.js.org/" TargetMode="External"/><Relationship Id="rId1536" Type="http://schemas.openxmlformats.org/officeDocument/2006/relationships/image" Target="media/image178.png"/><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104.196.59.136/cgi-bin/services.py/"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ndSession" TargetMode="External"/><Relationship Id="rId763" Type="http://schemas.openxmlformats.org/officeDocument/2006/relationships/image" Target="media/image87.png"/><Relationship Id="rId1186" Type="http://schemas.openxmlformats.org/officeDocument/2006/relationships/hyperlink" Target="http://localhost:8888/notebooks/deforestprob/notebook/notebook.ipynb" TargetMode="External"/><Relationship Id="rId1393" Type="http://schemas.openxmlformats.org/officeDocument/2006/relationships/hyperlink" Target="https://web-apps-blishten.c9users.io/tileserver-php-master/checkmodrewrite.php"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www.youtube.com/watch?v=_HLoH_PgrLk" TargetMode="External"/><Relationship Id="rId1046" Type="http://schemas.openxmlformats.org/officeDocument/2006/relationships/hyperlink" Target="https://cwiki.apache.org/confluence/display/Hive/Home" TargetMode="External"/><Relationship Id="rId1253" Type="http://schemas.openxmlformats.org/officeDocument/2006/relationships/hyperlink" Target="http://forums.arcgis.com/threads/54832-custom-dojo-build" TargetMode="External"/><Relationship Id="rId623" Type="http://schemas.openxmlformats.org/officeDocument/2006/relationships/hyperlink" Target="http://central.maven.org/maven2/org/eclipse/jetty/jetty-servlets/9.2.13.v20150730/" TargetMode="External"/><Relationship Id="rId830" Type="http://schemas.openxmlformats.org/officeDocument/2006/relationships/hyperlink" Target="http://www.youtube.com/watch?v=aCepMHeIA2U" TargetMode="External"/><Relationship Id="rId928" Type="http://schemas.openxmlformats.org/officeDocument/2006/relationships/hyperlink" Target="mailto:a.cottam@gmail.com" TargetMode="External"/><Relationship Id="rId1460" Type="http://schemas.openxmlformats.org/officeDocument/2006/relationships/image" Target="media/image171.png"/><Relationship Id="rId1558" Type="http://schemas.openxmlformats.org/officeDocument/2006/relationships/image" Target="media/image181.jpeg"/><Relationship Id="rId57" Type="http://schemas.openxmlformats.org/officeDocument/2006/relationships/hyperlink" Target="http://protectedplanet.net/sites/351406" TargetMode="External"/><Relationship Id="rId1113" Type="http://schemas.openxmlformats.org/officeDocument/2006/relationships/hyperlink" Target="http://www.postgresql.org/docs/9.0/static/ddl-partitioning.html" TargetMode="External"/><Relationship Id="rId1320" Type="http://schemas.openxmlformats.org/officeDocument/2006/relationships/image" Target="media/image157.png"/><Relationship Id="rId1418" Type="http://schemas.openxmlformats.org/officeDocument/2006/relationships/hyperlink" Target="pdates%20can%20take%20anywhere%20from%205%20to%2010%20minutes%20to%20show%20on%20your%20live%20map." TargetMode="External"/><Relationship Id="rId1625" Type="http://schemas.openxmlformats.org/officeDocument/2006/relationships/hyperlink" Target="http://www.protectedplanet.net/sites/1250"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api.flickr.com/services/rest/?format=json&amp;method=flickr.photos.search&amp;text=wibble&amp;api_key=6d3e521646cdd1391a6dee32d8e54d62" TargetMode="External"/><Relationship Id="rId785" Type="http://schemas.openxmlformats.org/officeDocument/2006/relationships/image" Target="media/image88.png"/><Relationship Id="rId992" Type="http://schemas.openxmlformats.org/officeDocument/2006/relationships/hyperlink" Target="http://blog.cloudera.com/blog/2013/01/a-guide-to-python-frameworks-for-hadoop/"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hyperlink" Target="https://cloud.google.com/container-optimized-os/docs/resources/faq" TargetMode="External"/><Relationship Id="rId852" Type="http://schemas.openxmlformats.org/officeDocument/2006/relationships/image" Target="media/image116.png"/><Relationship Id="rId1068" Type="http://schemas.openxmlformats.org/officeDocument/2006/relationships/hyperlink" Target="http://blog.cloudera.com/blog/2009/12/7-tips-for-improving-mapreduce-performance/" TargetMode="External"/><Relationship Id="rId1275" Type="http://schemas.openxmlformats.org/officeDocument/2006/relationships/hyperlink" Target="http://archive.dojotoolkit.org/nightly/dojotoolkit/dojox/charting/tests/test_themes.html" TargetMode="External"/><Relationship Id="rId1482" Type="http://schemas.openxmlformats.org/officeDocument/2006/relationships/hyperlink" Target="https://github.com/mapbox/mapbox-gl-js/issues/3018" TargetMode="External"/><Relationship Id="rId505" Type="http://schemas.openxmlformats.org/officeDocument/2006/relationships/hyperlink" Target="http://help.arcgis.com/en/webapi/javascript/arcgis/help/jsapi_start.htm" TargetMode="External"/><Relationship Id="rId712" Type="http://schemas.openxmlformats.org/officeDocument/2006/relationships/hyperlink" Target="https://cloud.google.com/ml-engine/docs/ml-solutions-overview" TargetMode="External"/><Relationship Id="rId1135" Type="http://schemas.openxmlformats.org/officeDocument/2006/relationships/hyperlink" Target="http://blogs.esri.com/esri/arcgis/2012/06/08/using-a-binning-technique-for-point-based-multiscale-web-maps/" TargetMode="External"/><Relationship Id="rId1342" Type="http://schemas.openxmlformats.org/officeDocument/2006/relationships/hyperlink" Target="https://pypi.python.org/packages/source/l/lxml/lxml-3.4.3.tar.gz" TargetMode="External"/><Relationship Id="rId79" Type="http://schemas.openxmlformats.org/officeDocument/2006/relationships/hyperlink" Target="http://www.intactforests.org/data.ifl.html" TargetMode="External"/><Relationship Id="rId1202" Type="http://schemas.openxmlformats.org/officeDocument/2006/relationships/hyperlink" Target="http://www.dspguide.com/ch26/1.htm" TargetMode="External"/><Relationship Id="rId1507" Type="http://schemas.openxmlformats.org/officeDocument/2006/relationships/hyperlink" Target="https://andrewcottam@github.com/andrewcottam/ArcGIS-Geoprocessing-Scripts.git"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leafletjs.com/reference-1.1.0.html" TargetMode="External"/><Relationship Id="rId222" Type="http://schemas.openxmlformats.org/officeDocument/2006/relationships/hyperlink" Target="http://workshops.opengeo.org/postgis-intro/indexing.html" TargetMode="External"/><Relationship Id="rId667" Type="http://schemas.openxmlformats.org/officeDocument/2006/relationships/image" Target="media/image54.png"/><Relationship Id="rId874" Type="http://schemas.openxmlformats.org/officeDocument/2006/relationships/hyperlink" Target="https://sites.google.com/site/earthengineapidocs/python-api" TargetMode="External"/><Relationship Id="rId527" Type="http://schemas.openxmlformats.org/officeDocument/2006/relationships/hyperlink" Target="https://github.com/r3mi/poly2tri.js" TargetMode="External"/><Relationship Id="rId734" Type="http://schemas.openxmlformats.org/officeDocument/2006/relationships/image" Target="media/image71.png"/><Relationship Id="rId941" Type="http://schemas.openxmlformats.org/officeDocument/2006/relationships/hyperlink" Target="http://www.cyberciti.biz/tips/postgres-allow-remote-access-tcp-connection.html" TargetMode="External"/><Relationship Id="rId1157" Type="http://schemas.openxmlformats.org/officeDocument/2006/relationships/hyperlink" Target="https://wiki.appcelerator.org/display/guides2/Reverting+to+a+Previous+Version" TargetMode="External"/><Relationship Id="rId1364" Type="http://schemas.openxmlformats.org/officeDocument/2006/relationships/hyperlink" Target="https://repo.continuum.io/archive/Anaconda2-4.3.1-Linux-x86_64.sh" TargetMode="External"/><Relationship Id="rId1571" Type="http://schemas.openxmlformats.org/officeDocument/2006/relationships/hyperlink" Target="https://remi.webmail.ec.europa.eu/owa/" TargetMode="External"/><Relationship Id="rId70" Type="http://schemas.openxmlformats.org/officeDocument/2006/relationships/image" Target="media/image5.png"/><Relationship Id="rId801" Type="http://schemas.openxmlformats.org/officeDocument/2006/relationships/image" Target="media/image92.png"/><Relationship Id="rId1017" Type="http://schemas.openxmlformats.org/officeDocument/2006/relationships/hyperlink" Target="http://hadoop.apache.org/docs/r1.2.1/mapred_tutorial.html" TargetMode="External"/><Relationship Id="rId1224" Type="http://schemas.openxmlformats.org/officeDocument/2006/relationships/hyperlink" Target="http://your-server/geoserver/rest" TargetMode="External"/><Relationship Id="rId1431" Type="http://schemas.openxmlformats.org/officeDocument/2006/relationships/hyperlink" Target="file:///E:\cottaan\Documents\GitHub\general\openmaptiles.org\" TargetMode="External"/><Relationship Id="rId1529" Type="http://schemas.openxmlformats.org/officeDocument/2006/relationships/hyperlink" Target="https://earthengine.googlesource.com/new-password"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mailto:a.cottam@gmail.com"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https://cloud.google.com/compute/docs/instances/adding-removing-ssh-keys" TargetMode="External"/><Relationship Id="rId896" Type="http://schemas.openxmlformats.org/officeDocument/2006/relationships/hyperlink" Target="https://github.com/andrewcottam/water_detection_python_scripts/blob/38f56249cb30e4c594790b3b2cf3a46aa2dca840/getGeePixelValues.py" TargetMode="External"/><Relationship Id="rId1081" Type="http://schemas.openxmlformats.org/officeDocument/2006/relationships/hyperlink" Target="http://www.cloudera.com/content/cloudera/en/resources/library/recordedwebinar/cloudera-impala-a-modern-sql-engine-for-hadoop-video-recording.html"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s://developers.google.com/api-client-library/javascript/" TargetMode="External"/><Relationship Id="rId756" Type="http://schemas.openxmlformats.org/officeDocument/2006/relationships/hyperlink" Target="https://github.com/andrewcottam/water_detection_python_scripts/blob/master/populateRandomField.py" TargetMode="External"/><Relationship Id="rId1179" Type="http://schemas.openxmlformats.org/officeDocument/2006/relationships/hyperlink" Target="https://docs.docker.com/engine/installation/linux/ubuntu/" TargetMode="External"/><Relationship Id="rId1386" Type="http://schemas.openxmlformats.org/officeDocument/2006/relationships/hyperlink" Target="https://httpd.apache.org/docs/current/mod/mod_deflate.html" TargetMode="External"/><Relationship Id="rId1593" Type="http://schemas.openxmlformats.org/officeDocument/2006/relationships/hyperlink" Target="ftp://srv-ies-ftp.jrc.it/"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6-of-6-managing-the-elephant-in-the-room.html" TargetMode="External"/><Relationship Id="rId1039" Type="http://schemas.openxmlformats.org/officeDocument/2006/relationships/hyperlink" Target="http://h05-dn01.jrc.it:60030/rs-status" TargetMode="External"/><Relationship Id="rId1246" Type="http://schemas.openxmlformats.org/officeDocument/2006/relationships/hyperlink" Target="https://developer.mozilla.org/en/docs/Web/JavaScript/Reference/Global_Objects/Object/assign"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s://c9.io/" TargetMode="External"/><Relationship Id="rId823" Type="http://schemas.openxmlformats.org/officeDocument/2006/relationships/image" Target="media/image103.png"/><Relationship Id="rId1453" Type="http://schemas.openxmlformats.org/officeDocument/2006/relationships/hyperlink" Target="https://github.com/andrewcottam/web_apps/commit/da66e68026fa47b965d6e6b10370a6dc04e41b45" TargetMode="External"/><Relationship Id="rId1106" Type="http://schemas.openxmlformats.org/officeDocument/2006/relationships/hyperlink" Target="https://help.ubuntu.com/community/PostgreSQL" TargetMode="External"/><Relationship Id="rId1313" Type="http://schemas.openxmlformats.org/officeDocument/2006/relationships/hyperlink" Target="https://mapzen.com/blog/tangram-labels/" TargetMode="External"/><Relationship Id="rId1520" Type="http://schemas.openxmlformats.org/officeDocument/2006/relationships/hyperlink" Target="https://makandracards.com/ff-it/21967-git-temporarily-revert-to-previous-commit" TargetMode="External"/><Relationship Id="rId1618" Type="http://schemas.openxmlformats.org/officeDocument/2006/relationships/hyperlink" Target="http://maps.iucnredlist.org/map.html?id=106003766"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hyperlink" Target="mailto:a.cottam@gmail.com" TargetMode="External"/><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www.jasig.org/cas/protocol" TargetMode="External"/><Relationship Id="rId778" Type="http://schemas.openxmlformats.org/officeDocument/2006/relationships/hyperlink" Target="https://github.com/andrewcottam/water_detection_python_scripts/blob/master/validateSWDBSites.py" TargetMode="External"/><Relationship Id="rId985" Type="http://schemas.openxmlformats.org/officeDocument/2006/relationships/hyperlink" Target="http://www.gutenberg.org/etext/20417" TargetMode="External"/><Relationship Id="rId1170" Type="http://schemas.openxmlformats.org/officeDocument/2006/relationships/hyperlink" Target="http://localhost:8080/gee_spectral_library_builder/" TargetMode="External"/><Relationship Id="rId638" Type="http://schemas.openxmlformats.org/officeDocument/2006/relationships/hyperlink" Target="https://yayprogramming.com/cloud9-with-ruby-on-rails-in-docker/" TargetMode="External"/><Relationship Id="rId845" Type="http://schemas.openxmlformats.org/officeDocument/2006/relationships/image" Target="media/image113.png"/><Relationship Id="rId1030" Type="http://schemas.openxmlformats.org/officeDocument/2006/relationships/hyperlink" Target="http://www.mapr.com/blog/how-to-avoid-java-heap-space-errors-understanding-and-managing-task-attempt-memory" TargetMode="External"/><Relationship Id="rId1268" Type="http://schemas.openxmlformats.org/officeDocument/2006/relationships/hyperlink" Target="https://github.com/andrewcottam/eSpecies-Client-Demo/blob/master/scripts/geeResults.js" TargetMode="External"/><Relationship Id="rId1475" Type="http://schemas.openxmlformats.org/officeDocument/2006/relationships/hyperlink" Target="https://web-apps-blishten.c9users.io/tilemaker/bern_tiles/13/4265/2883.pbf" TargetMode="External"/><Relationship Id="rId400" Type="http://schemas.openxmlformats.org/officeDocument/2006/relationships/hyperlink" Target="http://0.0.0.0:8080/" TargetMode="External"/><Relationship Id="rId705" Type="http://schemas.openxmlformats.org/officeDocument/2006/relationships/hyperlink" Target="https://console.cloud.google.com/storage/browser/geeimageserver.appspot.com/" TargetMode="External"/><Relationship Id="rId1128" Type="http://schemas.openxmlformats.org/officeDocument/2006/relationships/hyperlink" Target="http://support.esri.com/es/knowledgebase/techarticles/detail/23874" TargetMode="External"/><Relationship Id="rId1335" Type="http://schemas.openxmlformats.org/officeDocument/2006/relationships/hyperlink" Target="https://groups.google.com/forum/?fromgroups=" TargetMode="External"/><Relationship Id="rId1542" Type="http://schemas.openxmlformats.org/officeDocument/2006/relationships/hyperlink" Target="http://s-jrciprvm-svn001p.jrc.org:8080/svn/h03-monde-repo/" TargetMode="External"/><Relationship Id="rId912" Type="http://schemas.openxmlformats.org/officeDocument/2006/relationships/hyperlink" Target="https://EU-Commission.maps.arcgis.com"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selection.datavisualization.ch/"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forecast.io/" TargetMode="External"/><Relationship Id="rId1192" Type="http://schemas.openxmlformats.org/officeDocument/2006/relationships/hyperlink" Target="https://www.coursera.org/learn/machine-learning/lecture/3iawu/gradient-descent-in-practice-ii-learning-rate"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www.google.com/fusiontables/DataSource?dsrcid=implicit&amp;redirectPath=data&amp;usp=apps_start&amp;hl=en" TargetMode="External"/><Relationship Id="rId1052" Type="http://schemas.openxmlformats.org/officeDocument/2006/relationships/hyperlink" Target="https://github.com/andrewcottam/ArcGIS-Geoprocessing-Scripts/blob/master/src/FeatureClassToAvro.py" TargetMode="External"/><Relationship Id="rId1497" Type="http://schemas.openxmlformats.org/officeDocument/2006/relationships/image" Target="media/image176.png"/><Relationship Id="rId727" Type="http://schemas.openxmlformats.org/officeDocument/2006/relationships/hyperlink" Target="https://ee-api.appspot.com/5cb2a329782cb94ac335d42e0becf414" TargetMode="External"/><Relationship Id="rId934" Type="http://schemas.openxmlformats.org/officeDocument/2006/relationships/hyperlink" Target="http://www.sentinel-hub.com/blog/sentinel-2-l2a-products-available-sentinel-hub" TargetMode="External"/><Relationship Id="rId1357" Type="http://schemas.openxmlformats.org/officeDocument/2006/relationships/hyperlink" Target="https://storage.googleapis.com/tensorflow/linux/cpu/tensorflow-1.1.0-cp27-none-linux_x86_64.whl" TargetMode="External"/><Relationship Id="rId1564" Type="http://schemas.openxmlformats.org/officeDocument/2006/relationships/hyperlink" Target="http://wab.jrc.cec.eu.int/vcs/" TargetMode="External"/><Relationship Id="rId63" Type="http://schemas.openxmlformats.org/officeDocument/2006/relationships/hyperlink" Target="openmaptiles.com/downloads/" TargetMode="External"/><Relationship Id="rId1217" Type="http://schemas.openxmlformats.org/officeDocument/2006/relationships/hyperlink" Target="http://docs.geoserver.org/latest/en/user/installation/war.html" TargetMode="External"/><Relationship Id="rId1424" Type="http://schemas.openxmlformats.org/officeDocument/2006/relationships/hyperlink" Target="http://www.openstreetmap.org/way/188491114" TargetMode="External"/><Relationship Id="rId377" Type="http://schemas.openxmlformats.org/officeDocument/2006/relationships/hyperlink" Target="https://github.com/MapofLife/MOL/blob/develop/app/js/mol.map.query.js" TargetMode="External"/><Relationship Id="rId584" Type="http://schemas.openxmlformats.org/officeDocument/2006/relationships/hyperlink" Target="mailto:a.cottam@gmail.com"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raw.githubusercontent.com/andrewcottam/postgis_scripts/858267b453c834fe173efc7a35a6ceff6223987a/water_confusion_matrix_for_publication.sql" TargetMode="External"/><Relationship Id="rId889" Type="http://schemas.openxmlformats.org/officeDocument/2006/relationships/hyperlink" Target="https://groups.google.com/forum/?fromgroups=" TargetMode="External"/><Relationship Id="rId1074" Type="http://schemas.openxmlformats.org/officeDocument/2006/relationships/hyperlink" Target="http://hadoop-h05: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s://python-blishten.c9users.io:8081/getValuesForPoint?sceneid=LANDSAT/LC8_L1T_TOA/LC81970502016195LGN00&amp;lng=-3.9785914394893998&amp;lat=14.570051011329882" TargetMode="External"/><Relationship Id="rId749" Type="http://schemas.openxmlformats.org/officeDocument/2006/relationships/hyperlink" Target="http://ehabitat-wps.jrc.ec.europa.eu/eSpecies/spectral_gee.html" TargetMode="External"/><Relationship Id="rId1281" Type="http://schemas.openxmlformats.org/officeDocument/2006/relationships/hyperlink" Target="http://swingley.github.io/arg/" TargetMode="External"/><Relationship Id="rId1379" Type="http://schemas.openxmlformats.org/officeDocument/2006/relationships/hyperlink" Target="httpd:%20get%20''%20for%20139.191.147.152%20%20%20%20--%20HOORAY%20THIS%20IS%20MY%20DESKTOP%20MACHINE!" TargetMode="External"/><Relationship Id="rId1586" Type="http://schemas.openxmlformats.org/officeDocument/2006/relationships/hyperlink" Target="https://connected.cnect.cec.eu.int/community/jrc/ict/jrc-e-library/blog/2015/10/26/online-access-to-licensed-content-from-ispra-scientific-workstations"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40.png"/><Relationship Id="rId609" Type="http://schemas.openxmlformats.org/officeDocument/2006/relationships/hyperlink" Target="http://api.iucnredlist.org/common_names/17975.js" TargetMode="External"/><Relationship Id="rId956" Type="http://schemas.openxmlformats.org/officeDocument/2006/relationships/hyperlink" Target="mailto:andrew.cottam@jrc.ec.europa.eu/thargal88" TargetMode="External"/><Relationship Id="rId1141" Type="http://schemas.openxmlformats.org/officeDocument/2006/relationships/hyperlink" Target="http://help.arcgis.com/en/arcgisserver/10.0/help/arcgis_server_dotnet_help/index.html" TargetMode="External"/><Relationship Id="rId1239" Type="http://schemas.openxmlformats.org/officeDocument/2006/relationships/hyperlink" Target="http://docs.oracle.com/javase/7/docs/webnotes/install/windows/jdk-installation-windows.html" TargetMode="External"/><Relationship Id="rId85" Type="http://schemas.openxmlformats.org/officeDocument/2006/relationships/image" Target="media/image6.png"/><Relationship Id="rId816" Type="http://schemas.openxmlformats.org/officeDocument/2006/relationships/hyperlink" Target="https://raw.githubusercontent.com/andrewcottam/postgis_scripts/a763d41b13322d80b5ec519d5bace462232b6573/gaul_areas_csv_to_postgresql.fmw" TargetMode="External"/><Relationship Id="rId1001" Type="http://schemas.openxmlformats.org/officeDocument/2006/relationships/hyperlink" Target="http://hadoop-m1:19888/" TargetMode="External"/><Relationship Id="rId1446" Type="http://schemas.openxmlformats.org/officeDocument/2006/relationships/hyperlink" Target="https://console.cloud.google.com/storage/browser/geeimageserver.appspot.com/vectorTiles/wdpa_africa/?project=geeimageserver" TargetMode="External"/><Relationship Id="rId1306" Type="http://schemas.openxmlformats.org/officeDocument/2006/relationships/image" Target="media/image152.png"/><Relationship Id="rId1513" Type="http://schemas.openxmlformats.org/officeDocument/2006/relationships/hyperlink" Target="file:///C:\Users\cottaan\AppData\Roaming\Microsoft\Word\https%20url%20to%20paste%20into%20Aptana"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github.com/google/earthengine-api" TargetMode="External"/><Relationship Id="rId880" Type="http://schemas.openxmlformats.org/officeDocument/2006/relationships/hyperlink" Target="https://developers.google.com/earth-engine/python_install" TargetMode="External"/><Relationship Id="rId1096" Type="http://schemas.openxmlformats.org/officeDocument/2006/relationships/hyperlink" Target="https://github.com/andrewcottam/apache-hive-files/blob/f6160d1a0c45fd839000afc65a03d5ce6c435385/species_preprocessing_2.sql" TargetMode="External"/><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postgresql.fmw" TargetMode="External"/><Relationship Id="rId978" Type="http://schemas.openxmlformats.org/officeDocument/2006/relationships/hyperlink" Target="http://cloudera.com/content/cloudera/en/training/courses/data-science-training.html" TargetMode="External"/><Relationship Id="rId1163" Type="http://schemas.openxmlformats.org/officeDocument/2006/relationships/hyperlink" Target="http://maven.apache.org/guides/introduction/introduction-to-the-lifecycle.html" TargetMode="External"/><Relationship Id="rId1370" Type="http://schemas.openxmlformats.org/officeDocument/2006/relationships/hyperlink" Target="http://content.hccfl.edu/pollock/unix/findcmd.htm" TargetMode="External"/><Relationship Id="rId740" Type="http://schemas.openxmlformats.org/officeDocument/2006/relationships/image" Target="media/image77.png"/><Relationship Id="rId838" Type="http://schemas.openxmlformats.org/officeDocument/2006/relationships/image" Target="media/image108.png"/><Relationship Id="rId1023" Type="http://schemas.openxmlformats.org/officeDocument/2006/relationships/hyperlink" Target="http://www.eclipse.org/downloads/download.php?file=/technology/epp/downloads/release/kepler/R/eclipse-jee-kepler-R-win32-x86_64.zip&amp;mirror_id=1023" TargetMode="External"/><Relationship Id="rId1468" Type="http://schemas.openxmlformats.org/officeDocument/2006/relationships/hyperlink" Target="https://github.com/mapbox/mapbox-gl-js/issues/1567" TargetMode="External"/><Relationship Id="rId600" Type="http://schemas.openxmlformats.org/officeDocument/2006/relationships/hyperlink" Target="http://api.gbif.org/v0.9/species/search?q=Argusianus%20argus&amp;datasetKey=d7dddbf4-2cf0-4f39-9b2a-bb099caae36c" TargetMode="External"/><Relationship Id="rId123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28" Type="http://schemas.openxmlformats.org/officeDocument/2006/relationships/hyperlink" Target="http://dontkry.com/posts/code/using-npm-on-the-client-side.html" TargetMode="External"/><Relationship Id="rId1535" Type="http://schemas.openxmlformats.org/officeDocument/2006/relationships/hyperlink" Target="https://owslib.svn.sourceforge.net/svnroot/owslib" TargetMode="External"/><Relationship Id="rId905" Type="http://schemas.openxmlformats.org/officeDocument/2006/relationships/hyperlink" Target="https://earthengine.googlesource.com/"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https://raw.githubusercontent.com/andrewcottam/python-rest-server/master/scripts/database_objects.sql"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casLogin" TargetMode="External"/><Relationship Id="rId762" Type="http://schemas.openxmlformats.org/officeDocument/2006/relationships/image" Target="media/image86.png"/><Relationship Id="rId1185" Type="http://schemas.openxmlformats.org/officeDocument/2006/relationships/hyperlink" Target="http://jupyter-notebook.readthedocs.io/en/latest/examples/Notebook/Working%20With%20Markdown%20Cells.html" TargetMode="External"/><Relationship Id="rId1392" Type="http://schemas.openxmlformats.org/officeDocument/2006/relationships/hyperlink" Target="https://stackoverflow.com/questions/7337724/how-to-check-whether-mod-rewrite-is-enable-on-server" TargetMode="External"/><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docs.geoserver.org/latest/en/user/production/container.html" TargetMode="External"/><Relationship Id="rId1045" Type="http://schemas.openxmlformats.org/officeDocument/2006/relationships/hyperlink" Target="http://www.cloudera.com/content/cloudera/en/resources/library/training/introduction-to-apache-hive.html" TargetMode="External"/><Relationship Id="rId1252" Type="http://schemas.openxmlformats.org/officeDocument/2006/relationships/hyperlink" Target="http://dojotoolkit.org/download/" TargetMode="External"/><Relationship Id="rId927" Type="http://schemas.openxmlformats.org/officeDocument/2006/relationships/hyperlink" Target="http://data.aad.gov.au/aadc/calc/dms_decimal.cfm" TargetMode="External"/><Relationship Id="rId1112" Type="http://schemas.openxmlformats.org/officeDocument/2006/relationships/hyperlink" Target="https://community.c9.io/t/the-uploaded-file-exceeds-the-upload-max-filesize-directive-in-php-ini/2894/2" TargetMode="External"/><Relationship Id="rId1557" Type="http://schemas.openxmlformats.org/officeDocument/2006/relationships/hyperlink" Target="http://sedac.ciesin.columbia.edu/species/"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a.tiles.mapbox.com/v4/mapbox.mapbox-streets-v6/7/74/64.vector.pbf?access_token=pk.eyJ1IjoiY3Jvd2Rjb3ZlciIsImEiOiI3akYtNERRIn0.uwBAdtR6Zk60Bp3vTKj-kg" TargetMode="External"/><Relationship Id="rId162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image" Target="media/image47.png"/><Relationship Id="rId980" Type="http://schemas.openxmlformats.org/officeDocument/2006/relationships/hyperlink" Target="http://cloudera.com/content/cloudera/en/training/courses/developer-training.html" TargetMode="External"/><Relationship Id="rId1056" Type="http://schemas.openxmlformats.org/officeDocument/2006/relationships/hyperlink" Target="https://cwiki.apache.org/confluence/display/Hive/LanguageManual+DML" TargetMode="External"/><Relationship Id="rId1263" Type="http://schemas.openxmlformats.org/officeDocument/2006/relationships/hyperlink" Target="https://dojotoolkit.org/reference-guide/1.10/dojo/node.html" TargetMode="External"/><Relationship Id="rId840" Type="http://schemas.openxmlformats.org/officeDocument/2006/relationships/hyperlink" Target="https://github.com/andrewcottam/water_detection_python_scripts/blob/c4f80fbf2c1a2b0c7d1fcbaaa2e5f87a5f65bc74/getGeePixelValues.py" TargetMode="External"/><Relationship Id="rId938" Type="http://schemas.openxmlformats.org/officeDocument/2006/relationships/hyperlink" Target="http://apps.sentinel-hub.com/eo-browser/" TargetMode="External"/><Relationship Id="rId1470" Type="http://schemas.openxmlformats.org/officeDocument/2006/relationships/hyperlink" Target="https://www.mapbox.com/designer-maps/" TargetMode="External"/><Relationship Id="rId1568" Type="http://schemas.openxmlformats.org/officeDocument/2006/relationships/hyperlink" Target="http://www.cc.cec/dgintranet/jrc/iesnet_pims/communication/templates/index_en.htm" TargetMode="External"/><Relationship Id="rId67" Type="http://schemas.openxmlformats.org/officeDocument/2006/relationships/hyperlink" Target="http://wiki.openstreetmap.org/wiki/Key:genus"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ata.aad.gov.au/aadc/calc/dms_decimal.cfm" TargetMode="External"/><Relationship Id="rId700" Type="http://schemas.openxmlformats.org/officeDocument/2006/relationships/hyperlink" Target="https://cloud.google.com/storage/docs/json_api/v1/libraries" TargetMode="External"/><Relationship Id="rId1123" Type="http://schemas.openxmlformats.org/officeDocument/2006/relationships/hyperlink" Target="http://www.postgresql.org/ftp/odbc/versions/msi/)" TargetMode="External"/><Relationship Id="rId1330" Type="http://schemas.openxmlformats.org/officeDocument/2006/relationships/hyperlink" Target="https://github.com/smeijer/leaflet-geosearch.git" TargetMode="External"/><Relationship Id="rId1428" Type="http://schemas.openxmlformats.org/officeDocument/2006/relationships/image" Target="media/image165.png"/><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postgis_scripts/blob/6934bd9b0f3e2f8a7f3c5fa8f1000abf856378de/water_validation_create_points_for_validation.sql" TargetMode="External"/><Relationship Id="rId991" Type="http://schemas.openxmlformats.org/officeDocument/2006/relationships/hyperlink" Target="http://www.youtube.com/watch?v=i0FCn889ucs" TargetMode="External"/><Relationship Id="rId1067" Type="http://schemas.openxmlformats.org/officeDocument/2006/relationships/image" Target="media/image139.png"/><Relationship Id="rId437" Type="http://schemas.openxmlformats.org/officeDocument/2006/relationships/hyperlink" Target="http://restx.mulesoft.org/writing-your-own-components:"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www.esri.com/news/arcuser/0111/geodesic.html" TargetMode="External"/><Relationship Id="rId1274" Type="http://schemas.openxmlformats.org/officeDocument/2006/relationships/hyperlink" Target="http://www.sitepen.com/blog/2012/05/03/css-styling-of-dgrid/" TargetMode="External"/><Relationship Id="rId1481" Type="http://schemas.openxmlformats.org/officeDocument/2006/relationships/hyperlink" Target="https://www.mapbox.com/mapbox-gl-js/style-spec/" TargetMode="External"/><Relationship Id="rId1579" Type="http://schemas.openxmlformats.org/officeDocument/2006/relationships/hyperlink" Target="https://community.c9.io/search?q=Bluecoat" TargetMode="External"/><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nable-cors.org/" TargetMode="External"/><Relationship Id="rId711" Type="http://schemas.openxmlformats.org/officeDocument/2006/relationships/hyperlink" Target="https://cloud.google.com/ml-engine/docs/technical-overview" TargetMode="External"/><Relationship Id="rId949" Type="http://schemas.openxmlformats.org/officeDocument/2006/relationships/hyperlink" Target="http://forums.esri.com/Thread.asp?c=93&amp;f=984&amp;t=288607" TargetMode="External"/><Relationship Id="rId1134" Type="http://schemas.openxmlformats.org/officeDocument/2006/relationships/hyperlink" Target="http://desktop.arcgis.com/en/arcmap/latest/tools/conversion-toolbox/xslt-transformation.htm" TargetMode="External"/><Relationship Id="rId1341" Type="http://schemas.openxmlformats.org/officeDocument/2006/relationships/hyperlink" Target="https://stackoverflow.com/questions/11854847/display-an-image-from-a-file-in-an-ipython-notebook" TargetMode="External"/><Relationship Id="rId78" Type="http://schemas.openxmlformats.org/officeDocument/2006/relationships/hyperlink" Target="http://www.glims.org/RGI/rgi_files/RGI_latest.zip"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http://downloads.wdpa.org/ArcGIS/rest/services/EuroGEOSS/EuroGEOSS_WDPA/MapServer/1/query/query?where=Site_ID%3D785&amp;returnGeometry=false&amp;outSR=&amp;outFields=Name&amp;f=pjson" TargetMode="External"/><Relationship Id="rId795" Type="http://schemas.openxmlformats.org/officeDocument/2006/relationships/hyperlink" Target="file:///E:\cottaan\My%20Documents\github%20repos\test\mergeCSVFiles3.py" TargetMode="External"/><Relationship Id="rId809" Type="http://schemas.openxmlformats.org/officeDocument/2006/relationships/image" Target="media/image98.png"/><Relationship Id="rId1201" Type="http://schemas.openxmlformats.org/officeDocument/2006/relationships/hyperlink" Target="http://www.dspguide.com" TargetMode="External"/><Relationship Id="rId1439" Type="http://schemas.openxmlformats.org/officeDocument/2006/relationships/hyperlink" Target="https://gist.github.com/andrewcottam/2b3f54d06de7d5be4944b44f5262b64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image" Target="media/image51.png"/><Relationship Id="rId862" Type="http://schemas.openxmlformats.org/officeDocument/2006/relationships/image" Target="media/image122.png"/><Relationship Id="rId1078" Type="http://schemas.openxmlformats.org/officeDocument/2006/relationships/hyperlink" Target="https://github.com/cloudera/impala" TargetMode="External"/><Relationship Id="rId1285" Type="http://schemas.openxmlformats.org/officeDocument/2006/relationships/hyperlink" Target="http://developers.arcgis.com/javascript/sandbox/sandbox.html" TargetMode="External"/><Relationship Id="rId1492" Type="http://schemas.openxmlformats.org/officeDocument/2006/relationships/hyperlink" Target="http://fortawesome.github.io/Font-Awesome/" TargetMode="External"/><Relationship Id="rId1506" Type="http://schemas.openxmlformats.org/officeDocument/2006/relationships/hyperlink" Target="file:///C:\Users\cottaan\AppData\Roaming\Microsoft\Word\http%20for%20gp%20script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cgi-bin/REST/eSpecies" TargetMode="External"/><Relationship Id="rId722" Type="http://schemas.openxmlformats.org/officeDocument/2006/relationships/image" Target="media/image65.png"/><Relationship Id="rId114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2" Type="http://schemas.openxmlformats.org/officeDocument/2006/relationships/hyperlink" Target="https://github.com/mapbox/rasterio"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api.gbif.org/v0.9/species/match?name=Argusianus%20argus" TargetMode="External"/><Relationship Id="rId1005" Type="http://schemas.openxmlformats.org/officeDocument/2006/relationships/hyperlink" Target="http://hadoop.apache.org/docs/r0.20.0/hdfs_shell.html" TargetMode="External"/><Relationship Id="rId1212" Type="http://schemas.openxmlformats.org/officeDocument/2006/relationships/hyperlink" Target="https://wookayin.github.io/tensorflow-talk-debugging/"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console.developers.google.com/project/_/apiui/credential" TargetMode="External"/><Relationship Id="rId873" Type="http://schemas.openxmlformats.org/officeDocument/2006/relationships/hyperlink" Target="https://groups.google.com/forum/?fromgroups" TargetMode="External"/><Relationship Id="rId1089" Type="http://schemas.openxmlformats.org/officeDocument/2006/relationships/hyperlink" Target="http://hadoop-h05:8088/cluster" TargetMode="External"/><Relationship Id="rId1296" Type="http://schemas.openxmlformats.org/officeDocument/2006/relationships/hyperlink" Target="http://leaflet.github.io/Leaflet.VectorGrid/demo-vectortiles.html" TargetMode="External"/><Relationship Id="rId1517" Type="http://schemas.openxmlformats.org/officeDocument/2006/relationships/hyperlink" Target="https://github.com/kriszyp/xstyle.gi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s://github.com/r3mi/poly2tri.js" TargetMode="External"/><Relationship Id="rId1156" Type="http://schemas.openxmlformats.org/officeDocument/2006/relationships/hyperlink" Target="http://support.apple.com/kb/DL1572?viewlocale=en_US&amp;locale=en_US" TargetMode="External"/><Relationship Id="rId1363" Type="http://schemas.openxmlformats.org/officeDocument/2006/relationships/hyperlink" Target="http://docs.python.org/tutorial/modules.html" TargetMode="External"/><Relationship Id="rId733" Type="http://schemas.openxmlformats.org/officeDocument/2006/relationships/image" Target="media/image70.png"/><Relationship Id="rId940" Type="http://schemas.openxmlformats.org/officeDocument/2006/relationships/hyperlink" Target="https://www.picloud.com/accounts/start/" TargetMode="External"/><Relationship Id="rId1016" Type="http://schemas.openxmlformats.org/officeDocument/2006/relationships/hyperlink" Target="http://hadoop-m2:50070/webhdfs/v1/user/cottaan?op=LISTSTATUS" TargetMode="External"/><Relationship Id="rId1570" Type="http://schemas.openxmlformats.org/officeDocument/2006/relationships/hyperlink" Target="https://m-mail.jrc.ec.europa.eu/login.php"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s://developers.google.com/earth-engine/app_engine_intro" TargetMode="External"/><Relationship Id="rId800" Type="http://schemas.openxmlformats.org/officeDocument/2006/relationships/image" Target="media/image91.png"/><Relationship Id="rId1223" Type="http://schemas.openxmlformats.org/officeDocument/2006/relationships/hyperlink" Target="http://docs.geoserver.org/2.2.0/user/data/database/postgis.html" TargetMode="External"/><Relationship Id="rId1430" Type="http://schemas.openxmlformats.org/officeDocument/2006/relationships/image" Target="media/image167.png"/><Relationship Id="rId1528" Type="http://schemas.openxmlformats.org/officeDocument/2006/relationships/hyperlink" Target="http://10.168.209.73:8012" TargetMode="External"/><Relationship Id="rId232" Type="http://schemas.openxmlformats.org/officeDocument/2006/relationships/hyperlink" Target="http://www.scidb.org/" TargetMode="External"/><Relationship Id="rId884" Type="http://schemas.openxmlformats.org/officeDocument/2006/relationships/hyperlink" Target="https://groups.google.com/forum/"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https://github.com/andrewcottam/postgis_scripts/blob/master/roadless_create_validation_table_s_america.sql" TargetMode="External"/><Relationship Id="rId744" Type="http://schemas.openxmlformats.org/officeDocument/2006/relationships/image" Target="media/image81.png"/><Relationship Id="rId95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7" Type="http://schemas.openxmlformats.org/officeDocument/2006/relationships/hyperlink" Target="http://crunchify.com/step-by-step-guide-to-setup-and-install-apache-tomcat-server-in-eclipse-development-environment-ide/" TargetMode="External"/><Relationship Id="rId1374" Type="http://schemas.openxmlformats.org/officeDocument/2006/relationships/hyperlink" Target="http://www.tightvnc.com/winst.php" TargetMode="External"/><Relationship Id="rId1581" Type="http://schemas.openxmlformats.org/officeDocument/2006/relationships/hyperlink" Target="https://apps.jrc.cec.eu.int/navette" TargetMode="External"/><Relationship Id="rId80" Type="http://schemas.openxmlformats.org/officeDocument/2006/relationships/hyperlink" Target="http://cmp-openstandards.org/tools/threats-and-actions-taxonomies/"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s://datamarket.azure.com/" TargetMode="External"/><Relationship Id="rId604" Type="http://schemas.openxmlformats.org/officeDocument/2006/relationships/hyperlink" Target="http://api.gbif.org/v0.9/species/match?name=Argusianus%20argus&amp;callback=dojo_request_script_callbacks.dojo_request_script35" TargetMode="External"/><Relationship Id="rId811" Type="http://schemas.openxmlformats.org/officeDocument/2006/relationships/image" Target="media/image99.png"/><Relationship Id="rId1027" Type="http://schemas.openxmlformats.org/officeDocument/2006/relationships/hyperlink" Target="http://thunderheadxpler.blogspot.it/2013/05/export-featureclass-to-hadoop-run.html" TargetMode="External"/><Relationship Id="rId1234" Type="http://schemas.openxmlformats.org/officeDocument/2006/relationships/hyperlink" Target="http://geonode-rris.biopama.org/" TargetMode="External"/><Relationship Id="rId1441" Type="http://schemas.openxmlformats.org/officeDocument/2006/relationships/hyperlink" Target="https://gist.github.com/andrewcottam/f2106b6103aec5a159310b843b01f06a"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mailto:a.cottam@gmail.com" TargetMode="External"/><Relationship Id="rId895" Type="http://schemas.openxmlformats.org/officeDocument/2006/relationships/hyperlink" Target="http://gis.stackexchange.com/questions/8650/how-to-measure-the-accuracy-of-latitude-and-longitude" TargetMode="External"/><Relationship Id="rId909" Type="http://schemas.openxmlformats.org/officeDocument/2006/relationships/image" Target="media/image133.png"/><Relationship Id="rId1080" Type="http://schemas.openxmlformats.org/officeDocument/2006/relationships/hyperlink" Target="http://training.cloudera.com/elearning/impala/" TargetMode="External"/><Relationship Id="rId1301" Type="http://schemas.openxmlformats.org/officeDocument/2006/relationships/image" Target="media/image150.png"/><Relationship Id="rId1539" Type="http://schemas.openxmlformats.org/officeDocument/2006/relationships/hyperlink" Target="http://cbes.javaforge.com/update"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ehabitat-wps.jrc.ec.europa.eu/eSpecies/speciesValidator.html?wdpaid=785" TargetMode="External"/><Relationship Id="rId755" Type="http://schemas.openxmlformats.org/officeDocument/2006/relationships/hyperlink" Target="https://github.com/andrewcottam/postgis_scripts/blob/master/water_validation_get_water_class.sql" TargetMode="External"/><Relationship Id="rId962" Type="http://schemas.openxmlformats.org/officeDocument/2006/relationships/hyperlink" Target="http://www.cloudera.com/content/cloudera/en/resources/library/training/cloudera-essentials-for-apache-hadoop-5-of-6-preparing-your-data-center-for-hadoop.html" TargetMode="External"/><Relationship Id="rId1178" Type="http://schemas.openxmlformats.org/officeDocument/2006/relationships/hyperlink" Target="http://docs.qgis.org/testing/en/docs/pyqgis_developer_cookbook/intro.html" TargetMode="External"/><Relationship Id="rId1385" Type="http://schemas.openxmlformats.org/officeDocument/2006/relationships/image" Target="media/image160.png"/><Relationship Id="rId1592" Type="http://schemas.openxmlformats.org/officeDocument/2006/relationships/hyperlink" Target="ftp://h05-ftp.jrc.it/cottaan" TargetMode="External"/><Relationship Id="rId160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www.informea.org/about/api" TargetMode="External"/><Relationship Id="rId822" Type="http://schemas.openxmlformats.org/officeDocument/2006/relationships/hyperlink" Target="https://water-world-v1-1.appspot.com/" TargetMode="External"/><Relationship Id="rId1038" Type="http://schemas.openxmlformats.org/officeDocument/2006/relationships/hyperlink" Target="http://h05-nn01.jrc.it:60010/master-status" TargetMode="External"/><Relationship Id="rId1245" Type="http://schemas.openxmlformats.org/officeDocument/2006/relationships/hyperlink" Target="http://infoheap.com/tool/svg-sandbox/" TargetMode="External"/><Relationship Id="rId1452" Type="http://schemas.openxmlformats.org/officeDocument/2006/relationships/hyperlink" Target="https://web-apps-blishten.c9users.io/tilemaker/bern_tiles/" TargetMode="External"/><Relationship Id="rId254" Type="http://schemas.openxmlformats.org/officeDocument/2006/relationships/hyperlink" Target="http://www.geog.mcgill.ca/~nramankutty/Datasets/Datasets.html" TargetMode="External"/><Relationship Id="rId699" Type="http://schemas.openxmlformats.org/officeDocument/2006/relationships/image" Target="media/image57.png"/><Relationship Id="rId1091" Type="http://schemas.openxmlformats.org/officeDocument/2006/relationships/hyperlink" Target="https://github.com/andrewcottam/apache-hive-files/blob/master/species_preprocessing_2.sql" TargetMode="External"/><Relationship Id="rId1105" Type="http://schemas.openxmlformats.org/officeDocument/2006/relationships/hyperlink" Target="http://www.postgresql.org/docs/9.3/static/reference-client.html" TargetMode="External"/><Relationship Id="rId1312" Type="http://schemas.openxmlformats.org/officeDocument/2006/relationships/hyperlink" Target="https://mapzen.com/documentation/tangram/sources/"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mailto:a.cottam@gmail.com" TargetMode="External"/><Relationship Id="rId766" Type="http://schemas.openxmlformats.org/officeDocument/2006/relationships/hyperlink" Target="https://github.com/andrewcottam/water_detection_python_scripts/blob/c4f80fbf2c1a2b0c7d1fcbaaa2e5f87a5f65bc74/getGeePixelValues.py" TargetMode="External"/><Relationship Id="rId1189" Type="http://schemas.openxmlformats.org/officeDocument/2006/relationships/hyperlink" Target="mailto:a.cottam@gmail.com" TargetMode="External"/><Relationship Id="rId1396" Type="http://schemas.openxmlformats.org/officeDocument/2006/relationships/hyperlink" Target="https://github.com/fabric/fabric" TargetMode="External"/><Relationship Id="rId1617" Type="http://schemas.openxmlformats.org/officeDocument/2006/relationships/hyperlink" Target="http://academic.sun.ac.za/iasi/index.asp"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image" Target="media/image46.png"/><Relationship Id="rId973" Type="http://schemas.openxmlformats.org/officeDocument/2006/relationships/hyperlink" Target="http://www.cloudera.com/content/cloudera/en/resources/library/training/cloudera-manager-training-part-ii.html" TargetMode="External"/><Relationship Id="rId1049" Type="http://schemas.openxmlformats.org/officeDocument/2006/relationships/hyperlink" Target="https://cwiki.apache.org/confluence/display/Hive/Configuration+Properties" TargetMode="External"/><Relationship Id="rId1256" Type="http://schemas.openxmlformats.org/officeDocument/2006/relationships/image" Target="media/image148.png"/><Relationship Id="rId833" Type="http://schemas.openxmlformats.org/officeDocument/2006/relationships/hyperlink" Target="https://ee-api.appspot.com/cb85753d8c78ef6af3165015faae2e90" TargetMode="External"/><Relationship Id="rId1116" Type="http://schemas.openxmlformats.org/officeDocument/2006/relationships/hyperlink" Target="http://lwn.net/Articles/400629/" TargetMode="External"/><Relationship Id="rId1463" Type="http://schemas.openxmlformats.org/officeDocument/2006/relationships/oleObject" Target="embeddings/oleObject3.bin"/><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image" Target="media/image128.png"/><Relationship Id="rId1323" Type="http://schemas.openxmlformats.org/officeDocument/2006/relationships/hyperlink" Target="https://developers.google.com/web/fundamentals/security/prevent-mixed-content/fixing-mixed-content" TargetMode="External"/><Relationship Id="rId1530" Type="http://schemas.openxmlformats.org/officeDocument/2006/relationships/hyperlink" Target="https://help.github.com/articles/securing-your-github-pages-site-with-https/" TargetMode="External"/><Relationship Id="rId1628" Type="http://schemas.openxmlformats.org/officeDocument/2006/relationships/footer" Target="footer1.xm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postgis_scripts/blob/master/water%20omission%20delete%20nulls.sql" TargetMode="External"/><Relationship Id="rId984" Type="http://schemas.openxmlformats.org/officeDocument/2006/relationships/hyperlink" Target="http://h05-dn01.jrc.it:50060/" TargetMode="External"/><Relationship Id="rId637" Type="http://schemas.openxmlformats.org/officeDocument/2006/relationships/hyperlink" Target="https://community.c9.io/t/embedded-preview-forces-https/1424" TargetMode="External"/><Relationship Id="rId844" Type="http://schemas.openxmlformats.org/officeDocument/2006/relationships/image" Target="media/image112.png"/><Relationship Id="rId1267" Type="http://schemas.openxmlformats.org/officeDocument/2006/relationships/hyperlink" Target="https://rawgit.com/" TargetMode="External"/><Relationship Id="rId1474" Type="http://schemas.openxmlformats.org/officeDocument/2006/relationships/hyperlink" Target="https://web-apps-blishten.c9users.io/tilemaker/bern_tiles/" TargetMode="External"/><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adding-removing-ssh-keys" TargetMode="External"/><Relationship Id="rId704" Type="http://schemas.openxmlformats.org/officeDocument/2006/relationships/hyperlink" Target="https://google-cloud-python.readthedocs.io/en/latest/core/auth.html" TargetMode="External"/><Relationship Id="rId911" Type="http://schemas.openxmlformats.org/officeDocument/2006/relationships/hyperlink" Target="https://support.google.com/fusiontables/answer/171181?hl=en" TargetMode="External"/><Relationship Id="rId1127" Type="http://schemas.openxmlformats.org/officeDocument/2006/relationships/hyperlink" Target="http://support.esri.com/es/knowledgebase/techarticles/detail/34668" TargetMode="External"/><Relationship Id="rId1334" Type="http://schemas.openxmlformats.org/officeDocument/2006/relationships/hyperlink" Target="http://stackoverflow.com/questions/13547912/gae-doesnt-import-gflags" TargetMode="External"/><Relationship Id="rId1541" Type="http://schemas.openxmlformats.org/officeDocument/2006/relationships/hyperlink" Target="https://github.com/Esri/spatial-framework-for-hadoop"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identity/sign-in/web/" TargetMode="External"/><Relationship Id="rId788" Type="http://schemas.openxmlformats.org/officeDocument/2006/relationships/hyperlink" Target="https://www.google.com/fusiontables/DataSource?docid=1QxleuQgITUALCnLHSLRp6UnUe35WTTsCs_kdEf_j" TargetMode="External"/><Relationship Id="rId995" Type="http://schemas.openxmlformats.org/officeDocument/2006/relationships/hyperlink" Target="http://cloudera-manager.jrc.it:7180" TargetMode="External"/><Relationship Id="rId1180" Type="http://schemas.openxmlformats.org/officeDocument/2006/relationships/hyperlink" Target="https://medium.com/@frntn/not-your-grandmother-s-docker-environment-c3c5c1a5aab" TargetMode="External"/><Relationship Id="rId1401" Type="http://schemas.openxmlformats.org/officeDocument/2006/relationships/hyperlink" Target="http://cloudera-manager.jrc.it:7180/cmf/home"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juniway.blogspot.it/2015/12/install-boost-1590-build-from-source.html" TargetMode="External"/><Relationship Id="rId855" Type="http://schemas.openxmlformats.org/officeDocument/2006/relationships/hyperlink" Target="https://mail.google.com/mail/u/0/" TargetMode="External"/><Relationship Id="rId1040" Type="http://schemas.openxmlformats.org/officeDocument/2006/relationships/hyperlink" Target="http://wiki.apache.org/hadoop/Hbase/Shell" TargetMode="External"/><Relationship Id="rId1278" Type="http://schemas.openxmlformats.org/officeDocument/2006/relationships/hyperlink" Target="http://dojotoolkit.org/documentation/tutorials/1.8/templated/" TargetMode="External"/><Relationship Id="rId1485" Type="http://schemas.openxmlformats.org/officeDocument/2006/relationships/hyperlink" Target="https://gist.github.com/andrewcottam/1b3ea56da87281b9f7627a4b04560b0f"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ESpeciesLayer.js" TargetMode="External"/><Relationship Id="rId715" Type="http://schemas.openxmlformats.org/officeDocument/2006/relationships/image" Target="media/image59.png"/><Relationship Id="rId922" Type="http://schemas.openxmlformats.org/officeDocument/2006/relationships/hyperlink" Target="https://c.tiles.mapbox.com/v4/digitalglobe.nmmhkk79/10/501/467.png?access_token=pk.eyJ1IjoiZGlnaXRhbGdsb2JlIiwiYSI6ImNpbmJscnhhZTBudmp0cWx3MXI5bWt0djgifQ.9DibR63tG-LY6FvjDLhCXg" TargetMode="External"/><Relationship Id="rId1138" Type="http://schemas.openxmlformats.org/officeDocument/2006/relationships/hyperlink" Target="http://thunderheadxpler.blogspot.it/2013/05/bigdata-launch-cdh-on-ec2-from-arcmap.html" TargetMode="External"/><Relationship Id="rId1345" Type="http://schemas.openxmlformats.org/officeDocument/2006/relationships/hyperlink" Target="http://docs.opencv.org/doc/tutorials/introduction/linux_install/linux_install.html" TargetMode="External"/><Relationship Id="rId1552" Type="http://schemas.openxmlformats.org/officeDocument/2006/relationships/image" Target="media/image180.png"/><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image" Target="media/image90.png"/><Relationship Id="rId1191" Type="http://schemas.openxmlformats.org/officeDocument/2006/relationships/hyperlink" Target="https://www.coursera.org/learn/machine-learning/home/welcome" TargetMode="External"/><Relationship Id="rId1205" Type="http://schemas.openxmlformats.org/officeDocument/2006/relationships/hyperlink" Target="http://www.rapidtables.com/math/symbols/Calculus_Symbols.htm"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docs.aws.amazon.com/cli/latest/userguide/installing.html" TargetMode="External"/><Relationship Id="rId659" Type="http://schemas.openxmlformats.org/officeDocument/2006/relationships/hyperlink" Target="https://developers.google.com/earth-engine/python_install-datalab-gcp" TargetMode="External"/><Relationship Id="rId866" Type="http://schemas.openxmlformats.org/officeDocument/2006/relationships/hyperlink" Target="https://www.google.com/fusiontables/DataSource?dsrcid=implicit&amp;redirectPath=data&amp;usp=apps_start&amp;hl=en" TargetMode="External"/><Relationship Id="rId1289" Type="http://schemas.openxmlformats.org/officeDocument/2006/relationships/hyperlink" Target="https://github.com/andrewcottam/eSpecies-Client-Demo/blob/master/scripts/geeResults.js" TargetMode="External"/><Relationship Id="rId1412" Type="http://schemas.openxmlformats.org/officeDocument/2006/relationships/hyperlink" Target="https://basemaps.arcgis.com/v1/arcgis/rest/services/World_Basemap/VectorTileServer/tile/9/253/276.pbf" TargetMode="External"/><Relationship Id="rId1496" Type="http://schemas.openxmlformats.org/officeDocument/2006/relationships/image" Target="media/image175.png"/><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server.arcgisonline.com/ArcGIS/rest/services/World_Topo_Map/MapServer/tile/7/61/104%20-%20not%20found%09" TargetMode="External"/><Relationship Id="rId1051" Type="http://schemas.openxmlformats.org/officeDocument/2006/relationships/hyperlink" Target="http://www.cloudera.com/content/cloudera/en/documentation/cdh4/latest/CDH4-Installation-Guide/cdh4ig_topic_26_9.html" TargetMode="External"/><Relationship Id="rId1149" Type="http://schemas.openxmlformats.org/officeDocument/2006/relationships/image" Target="media/image144.jpeg"/><Relationship Id="rId1356" Type="http://schemas.openxmlformats.org/officeDocument/2006/relationships/hyperlink" Target="https://www.tensorflow.org/install/install_linux"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hyperlink" Target="http://www.fullerlab.org/wp-content/uploads/2014/05/Murray-et-al-2014.pdf" TargetMode="External"/><Relationship Id="rId933" Type="http://schemas.openxmlformats.org/officeDocument/2006/relationships/hyperlink" Target="http://www.sentinel-hub.com" TargetMode="External"/><Relationship Id="rId1009" Type="http://schemas.openxmlformats.org/officeDocument/2006/relationships/hyperlink" Target="https://github.com/crs4/pydoop" TargetMode="External"/><Relationship Id="rId1563" Type="http://schemas.openxmlformats.org/officeDocument/2006/relationships/hyperlink" Target="http://especies.gvm.ies.jrc.it" TargetMode="External"/><Relationship Id="rId62" Type="http://schemas.openxmlformats.org/officeDocument/2006/relationships/hyperlink" Target="http://wiki.openstreetmap.org/wiki/Elements"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uthor/author_id/55344624600?apiKey=700793c78c8fb1d736eb7030bb874bda&amp;httpAccept=application/json" TargetMode="External"/><Relationship Id="rId1216" Type="http://schemas.openxmlformats.org/officeDocument/2006/relationships/hyperlink" Target="http://blog.kaggle.com/2017/10/17/planet-understanding-the-amazon-from-space-1st-place-winners-interview/" TargetMode="External"/><Relationship Id="rId1423" Type="http://schemas.openxmlformats.org/officeDocument/2006/relationships/hyperlink" Target="http://www.openstreetmap.org/relation/3046949" TargetMode="External"/><Relationship Id="rId1630" Type="http://schemas.openxmlformats.org/officeDocument/2006/relationships/theme" Target="theme/theme1.xm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developers.google.com/earth-engine/python_install-datalab-gcp" TargetMode="External"/><Relationship Id="rId1062" Type="http://schemas.openxmlformats.org/officeDocument/2006/relationships/hyperlink" Target="https://github.com/andrewcottam/jrc/commit/b77b94c35fec389d5f9a354969d561c741e8fbd3" TargetMode="External"/><Relationship Id="rId737" Type="http://schemas.openxmlformats.org/officeDocument/2006/relationships/image" Target="media/image74.png"/><Relationship Id="rId944" Type="http://schemas.openxmlformats.org/officeDocument/2006/relationships/hyperlink" Target="http://www.picloud.com/docs/base_environment/1/installed/" TargetMode="External"/><Relationship Id="rId1367" Type="http://schemas.openxmlformats.org/officeDocument/2006/relationships/hyperlink" Target="http://resources.arcgis.com/gallery/file/geoprocessing/details?entryID=F855D6D1-1422-2418-A0B2-643E624A8925" TargetMode="External"/><Relationship Id="rId1574" Type="http://schemas.openxmlformats.org/officeDocument/2006/relationships/hyperlink" Target="http://wab.jrc.cec.eu.int/tas2/dsp_weektsperson.cfm" TargetMode="External"/><Relationship Id="rId73" Type="http://schemas.openxmlformats.org/officeDocument/2006/relationships/hyperlink" Target="http://www.openstreetmap.org/way/517552857"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s://developer.gettyimages.com" TargetMode="External"/><Relationship Id="rId790" Type="http://schemas.openxmlformats.org/officeDocument/2006/relationships/hyperlink" Target="https://raw.githubusercontent.com/andrewcottam/postgis_scripts/858267b453c834fe173efc7a35a6ceff6223987a/water_confusion_matrix_for_publication.sql" TargetMode="External"/><Relationship Id="rId804" Type="http://schemas.openxmlformats.org/officeDocument/2006/relationships/image" Target="media/image95.png"/><Relationship Id="rId122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34" Type="http://schemas.openxmlformats.org/officeDocument/2006/relationships/hyperlink" Target="http://editor.openmaptiles.org/" TargetMode="External"/><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python-blishten.c9users.io:8081" TargetMode="External"/><Relationship Id="rId888" Type="http://schemas.openxmlformats.org/officeDocument/2006/relationships/hyperlink" Target="https://sites.google.com/site/earthengineapidocs/javascript-api/javascript-developers-guide/unbound-algorithms" TargetMode="External"/><Relationship Id="rId1073" Type="http://schemas.openxmlformats.org/officeDocument/2006/relationships/hyperlink" Target="http://hadoop-m1:8888/" TargetMode="External"/><Relationship Id="rId1280" Type="http://schemas.openxmlformats.org/officeDocument/2006/relationships/hyperlink" Target="https://developers.google.com/speed/libraries/" TargetMode="External"/><Relationship Id="rId1501" Type="http://schemas.openxmlformats.org/officeDocument/2006/relationships/hyperlink" Target="http://www.clw.csiro.au/division/adelaide/seminars/Brett-Bryan-seminar-Nov2010.pdf"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hyperlink" Target="https://github.com/andrewcottam/water_detection_python_scripts/blob/bfc669514fdc956aa1991305fc9f4ef5c8b9f870/getGeePixelValuesForL5.py" TargetMode="External"/><Relationship Id="rId955" Type="http://schemas.openxmlformats.org/officeDocument/2006/relationships/hyperlink" Target="http://testcharlie.jrc.it/pa/347" TargetMode="External"/><Relationship Id="rId1140" Type="http://schemas.openxmlformats.org/officeDocument/2006/relationships/hyperlink" Target="http://desktop.arcgis.com/en/desktop/latest/analyze/python/extending-geoprocessing-through-python-modules.htm" TargetMode="External"/><Relationship Id="rId1378" Type="http://schemas.openxmlformats.org/officeDocument/2006/relationships/hyperlink" Target="httpd:%20premature%20connection%20close" TargetMode="External"/><Relationship Id="rId1585" Type="http://schemas.openxmlformats.org/officeDocument/2006/relationships/hyperlink" Target="https://www.swetswise.com/public/login.do" TargetMode="External"/><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image" Target="media/image39.png"/><Relationship Id="rId594" Type="http://schemas.openxmlformats.org/officeDocument/2006/relationships/hyperlink" Target="https://github.com/ropensci/rgbif/tree/newapi" TargetMode="External"/><Relationship Id="rId608" Type="http://schemas.openxmlformats.org/officeDocument/2006/relationships/hyperlink" Target="https://www.assembla.com/spaces/sis/wiki/Red_List_API" TargetMode="External"/><Relationship Id="rId81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238" Type="http://schemas.openxmlformats.org/officeDocument/2006/relationships/hyperlink" Target="https://github.com/chelm/mbtiles-server" TargetMode="External"/><Relationship Id="rId1445" Type="http://schemas.openxmlformats.org/officeDocument/2006/relationships/hyperlink" Target="https://www.mapbox.com/vector-tiles/mapbox-streets-v7/" TargetMode="External"/><Relationship Id="rId247" Type="http://schemas.openxmlformats.org/officeDocument/2006/relationships/hyperlink" Target="http://www.protectedplanet.net/sites/4794" TargetMode="External"/><Relationship Id="rId899" Type="http://schemas.openxmlformats.org/officeDocument/2006/relationships/image" Target="media/image127.png"/><Relationship Id="rId1000" Type="http://schemas.openxmlformats.org/officeDocument/2006/relationships/hyperlink" Target="http://hadoop-m1:8088/" TargetMode="External"/><Relationship Id="rId1084" Type="http://schemas.openxmlformats.org/officeDocument/2006/relationships/hyperlink" Target="http://sqoop.apache.org/" TargetMode="External"/><Relationship Id="rId1305" Type="http://schemas.openxmlformats.org/officeDocument/2006/relationships/image" Target="media/image151.png"/><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image" Target="media/image53.png"/><Relationship Id="rId759" Type="http://schemas.openxmlformats.org/officeDocument/2006/relationships/image" Target="media/image84.png"/><Relationship Id="rId966" Type="http://schemas.openxmlformats.org/officeDocument/2006/relationships/hyperlink" Target="http://vimeo.com/7459498" TargetMode="External"/><Relationship Id="rId1291" Type="http://schemas.openxmlformats.org/officeDocument/2006/relationships/hyperlink" Target="http://dojo-toolkit.33424.n3.nabble.com/Embedding-a-Google-Map-using-Dojo-tp4006878p4006911.html" TargetMode="External"/><Relationship Id="rId1389" Type="http://schemas.openxmlformats.org/officeDocument/2006/relationships/hyperlink" Target="https://tecadmin.net/install-phppgadmin-in-ubuntu/" TargetMode="External"/><Relationship Id="rId1512" Type="http://schemas.openxmlformats.org/officeDocument/2006/relationships/hyperlink" Target="file:///C:\Users\cottaan\AppData\Roaming\Microsoft\Word\https%20and%20not%20ssh" TargetMode="External"/><Relationship Id="rId1596" Type="http://schemas.openxmlformats.org/officeDocument/2006/relationships/hyperlink" Target="https://www.mytnt.it/myTN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www.whatwg.org/specs/web-apps/current-work/multipage/the-canvas-element.html" TargetMode="External"/><Relationship Id="rId619" Type="http://schemas.openxmlformats.org/officeDocument/2006/relationships/hyperlink" Target="https://leaflet-map-blishten.c9users.io/index.html" TargetMode="External"/><Relationship Id="rId1151" Type="http://schemas.openxmlformats.org/officeDocument/2006/relationships/hyperlink" Target="http://download.eclipse.org/tm/updates/3.3/%20as%20a%20new%20software%20update%20site%20" TargetMode="External"/><Relationship Id="rId1249" Type="http://schemas.openxmlformats.org/officeDocument/2006/relationships/hyperlink" Target="http://docs.dojocampus.org/dijit/info"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hyperlink" Target="https://github.com/andrewcottam/ArcGIS-Geoprocessing-Scripts/blob/master/src/JRC%20Toolbox.pyt" TargetMode="External"/><Relationship Id="rId1011" Type="http://schemas.openxmlformats.org/officeDocument/2006/relationships/hyperlink" Target="http://hadoop.apache.org/docs/current/hadoop-project-dist/hadoop-common/FileSystemShell.html" TargetMode="External"/><Relationship Id="rId1109" Type="http://schemas.openxmlformats.org/officeDocument/2006/relationships/hyperlink" Target="http://www.postgresql.org/docs/9.0/interactive/plpython-funcs.html" TargetMode="External"/><Relationship Id="rId1456" Type="http://schemas.openxmlformats.org/officeDocument/2006/relationships/image" Target="media/image168.png"/><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github.com/google/earthengine-api/tree/master/demos/server-auth" TargetMode="External"/><Relationship Id="rId1095" Type="http://schemas.openxmlformats.org/officeDocument/2006/relationships/image" Target="media/image142.png"/><Relationship Id="rId1316" Type="http://schemas.openxmlformats.org/officeDocument/2006/relationships/hyperlink" Target="https://www.mapbox.com/help/how-analysis-works/" TargetMode="External"/><Relationship Id="rId1523" Type="http://schemas.openxmlformats.org/officeDocument/2006/relationships/hyperlink" Target="https://github.com/andrewcottam/python-rest-server/releases"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file:///E:\cottaan\Documents\GitHub\general\general\fme_scripts\roadless_asia_csv_to_fusion_table.fmw" TargetMode="External"/><Relationship Id="rId977" Type="http://schemas.openxmlformats.org/officeDocument/2006/relationships/hyperlink" Target="http://www.youtube.com/watch?v=pJ4ahwABPRs&amp;feature=youtu.be" TargetMode="External"/><Relationship Id="rId1162" Type="http://schemas.openxmlformats.org/officeDocument/2006/relationships/image" Target="media/image145.png"/><Relationship Id="rId171" Type="http://schemas.openxmlformats.org/officeDocument/2006/relationships/hyperlink" Target="http://fwarmerdam.blogspot.com/2010/02/world-mapping.html" TargetMode="External"/><Relationship Id="rId837" Type="http://schemas.openxmlformats.org/officeDocument/2006/relationships/image" Target="media/image107.png"/><Relationship Id="rId1022" Type="http://schemas.openxmlformats.org/officeDocument/2006/relationships/image" Target="media/image138.png"/><Relationship Id="rId1467" Type="http://schemas.openxmlformats.org/officeDocument/2006/relationships/image" Target="media/image174.png"/><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https://code.google.com/p/googleappengine/issues/detail?id=7053" TargetMode="External"/><Relationship Id="rId890" Type="http://schemas.openxmlformats.org/officeDocument/2006/relationships/hyperlink" Target="https://sites.google.com/site/earthengineapidocs/reference/functions" TargetMode="External"/><Relationship Id="rId904" Type="http://schemas.openxmlformats.org/officeDocument/2006/relationships/image" Target="media/image130.png"/><Relationship Id="rId1327" Type="http://schemas.openxmlformats.org/officeDocument/2006/relationships/hyperlink" Target="mailto:a.cottam@gmail.com" TargetMode="External"/><Relationship Id="rId1534" Type="http://schemas.openxmlformats.org/officeDocument/2006/relationships/hyperlink" Target="https://code.google.com/p/earthengine-api/"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hyperlink" Target="https://intragate.ec.europa.eu/cas/login" TargetMode="External"/><Relationship Id="rId988" Type="http://schemas.openxmlformats.org/officeDocument/2006/relationships/hyperlink" Target="http://resources.arcgis.com/en/help/arcobjects-net/componenthelp/index.html" TargetMode="External"/><Relationship Id="rId1173" Type="http://schemas.openxmlformats.org/officeDocument/2006/relationships/hyperlink" Target="https://localhost:8443/leaflet_map/index.html" TargetMode="External"/><Relationship Id="rId1380" Type="http://schemas.openxmlformats.org/officeDocument/2006/relationships/hyperlink" Target="http://en.wikipedia.org/wiki/GNU/Linux_distributions%20-%20some%20commercial,%20some%20not.%20Which%20do%20we%20have?%20Not%20sure." TargetMode="External"/><Relationship Id="rId1601" Type="http://schemas.openxmlformats.org/officeDocument/2006/relationships/hyperlink" Target="http://ehabitat-wps.jrc.ec.europa.eu/cgi-bin/wdpa2011"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s://github.com/andrewcottam/water_detection_python_scripts/blob/d277440918304476c35fed12dc0d0354de24254e/getGeePixelValues.py" TargetMode="External"/><Relationship Id="rId848" Type="http://schemas.openxmlformats.org/officeDocument/2006/relationships/image" Target="media/image115.png"/><Relationship Id="rId1033" Type="http://schemas.openxmlformats.org/officeDocument/2006/relationships/hyperlink" Target="https://groups.google.com/a/cloudera.org/forum/" TargetMode="External"/><Relationship Id="rId1478" Type="http://schemas.openxmlformats.org/officeDocument/2006/relationships/hyperlink" Target="https://mapzen.com" TargetMode="External"/><Relationship Id="rId487" Type="http://schemas.openxmlformats.org/officeDocument/2006/relationships/hyperlink" Target="http://worldmap.harvard.edu/" TargetMode="External"/><Relationship Id="rId610" Type="http://schemas.openxmlformats.org/officeDocument/2006/relationships/hyperlink" Target="https://github.com/andrewcottam/SpeciesCharismaIndex/blob/master/api_client_library.py" TargetMode="External"/><Relationship Id="rId694" Type="http://schemas.openxmlformats.org/officeDocument/2006/relationships/hyperlink" Target="mailto:a.cottam@gmail.com" TargetMode="External"/><Relationship Id="rId708" Type="http://schemas.openxmlformats.org/officeDocument/2006/relationships/hyperlink" Target="https://cloud.google.com/storage/docs/gsutil/addlhelp/WorkingWithObjectMetadata" TargetMode="External"/><Relationship Id="rId915" Type="http://schemas.openxmlformats.org/officeDocument/2006/relationships/hyperlink" Target="https://andrewcottam.cartodb.com/api/v2/sql?q=select%20*%20from%20countries%20where%20iso3='MYS'" TargetMode="External"/><Relationship Id="rId1240" Type="http://schemas.openxmlformats.org/officeDocument/2006/relationships/hyperlink" Target="https://wiki.appcelerator.org/display/guides2/Installing+the+Java+Development+Tools" TargetMode="External"/><Relationship Id="rId1338" Type="http://schemas.openxmlformats.org/officeDocument/2006/relationships/hyperlink" Target="http://toblerity.org/fiona/manual.html" TargetMode="External"/><Relationship Id="rId1545" Type="http://schemas.openxmlformats.org/officeDocument/2006/relationships/hyperlink" Target="http://www.saddi.com/software/flup/dist/flup-1.0.2.tar.gz" TargetMode="External"/><Relationship Id="rId347" Type="http://schemas.openxmlformats.org/officeDocument/2006/relationships/hyperlink" Target="mailto:speciescharisma2@yahoo.co.uk" TargetMode="External"/><Relationship Id="rId999" Type="http://schemas.openxmlformats.org/officeDocument/2006/relationships/hyperlink" Target="http://hadoop-m1:50070/" TargetMode="External"/><Relationship Id="rId1100" Type="http://schemas.openxmlformats.org/officeDocument/2006/relationships/hyperlink" Target="https://github.com/andrewcottam/apache-hive-files/blob/ebe7f2131d95456e80d8662e8ae16e6a1e09eef2/species_preprocessing_2.sql" TargetMode="External"/><Relationship Id="rId1184" Type="http://schemas.openxmlformats.org/officeDocument/2006/relationships/hyperlink" Target="http://stackoverflow.com/questions/36659453/intel-mkl-fatal-error-cannot-load-libmkl-avx2-so-or-libmkl-def-so" TargetMode="External"/><Relationship Id="rId1405" Type="http://schemas.openxmlformats.org/officeDocument/2006/relationships/hyperlink" Target="file:///C:\Users\cottaan\AppData\Roaming\Microsoft\Word\smathermather.wordpress.com\2013\08\24\a-public-sector-use-for-geojson-io\" TargetMode="External"/><Relationship Id="rId44" Type="http://schemas.openxmlformats.org/officeDocument/2006/relationships/hyperlink" Target="http://maps.iucnredlist.org/map.html?id=9760" TargetMode="External"/><Relationship Id="rId554" Type="http://schemas.openxmlformats.org/officeDocument/2006/relationships/hyperlink" Target="http://dopa-services.jrc.it/services/especies/_set_test?param1=1" TargetMode="External"/><Relationship Id="rId761" Type="http://schemas.openxmlformats.org/officeDocument/2006/relationships/hyperlink" Target="http://docs.safe.com/fme/html/FME_Transformers/Default.htm" TargetMode="External"/><Relationship Id="rId859" Type="http://schemas.openxmlformats.org/officeDocument/2006/relationships/image" Target="media/image120.png"/><Relationship Id="rId1391" Type="http://schemas.openxmlformats.org/officeDocument/2006/relationships/hyperlink" Target="https://web-apps-blishten.c9users.io/tileserver-php-master/tileserver.php" TargetMode="External"/><Relationship Id="rId1489" Type="http://schemas.openxmlformats.org/officeDocument/2006/relationships/hyperlink" Target="http://www.tomshardware.co.uk/faq/id-1853121/setting-virtual-windows-machine-virtualbox.html" TargetMode="External"/><Relationship Id="rId1612" Type="http://schemas.openxmlformats.org/officeDocument/2006/relationships/hyperlink" Target="http://www.gnome-hovel.com/index.php?p=comments&amp;e=129"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help.arcgis.com/en/webapi/javascript/arcgis/help/jshelp_start.htm" TargetMode="External"/><Relationship Id="rId621" Type="http://schemas.openxmlformats.org/officeDocument/2006/relationships/hyperlink" Target="https://python-blishten.c9users.io/" TargetMode="External"/><Relationship Id="rId1044" Type="http://schemas.openxmlformats.org/officeDocument/2006/relationships/hyperlink" Target="http://hbase.apache.org/book/trouble.log.html" TargetMode="External"/><Relationship Id="rId1251" Type="http://schemas.openxmlformats.org/officeDocument/2006/relationships/hyperlink" Target="http://dojotoolkit.org/documentation/tutorials/1.6/build/" TargetMode="External"/><Relationship Id="rId1349" Type="http://schemas.openxmlformats.org/officeDocument/2006/relationships/hyperlink" Target="https://mapbox.github.io/rasterio/index.html" TargetMode="External"/><Relationship Id="rId260" Type="http://schemas.openxmlformats.org/officeDocument/2006/relationships/hyperlink" Target="http://ecat-dev.gbif.org/checklist/1037" TargetMode="External"/><Relationship Id="rId719" Type="http://schemas.openxmlformats.org/officeDocument/2006/relationships/image" Target="media/image62.png"/><Relationship Id="rId926" Type="http://schemas.openxmlformats.org/officeDocument/2006/relationships/hyperlink" Target="https://nominatim.openstreetmap.org/search?format=json&amp;q=L" TargetMode="External"/><Relationship Id="rId1111" Type="http://schemas.openxmlformats.org/officeDocument/2006/relationships/hyperlink" Target="http://www.postgresql.org/docs/9.0/static/indexes-intro.html" TargetMode="External"/><Relationship Id="rId1556" Type="http://schemas.openxmlformats.org/officeDocument/2006/relationships/hyperlink" Target="http://maps.iucnredlist.org/map.html?id=56065"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s://dev.elsevier.com/api_docs.html" TargetMode="External"/><Relationship Id="rId772" Type="http://schemas.openxmlformats.org/officeDocument/2006/relationships/hyperlink" Target="https://github.com/andrewcottam/ArcGIS-Geoprocessing-Scripts/blob/master/src/UpdateWaterClass.py" TargetMode="External"/><Relationship Id="rId1195" Type="http://schemas.openxmlformats.org/officeDocument/2006/relationships/hyperlink" Target="https://classroom.udacity.com/courses/ud730" TargetMode="External"/><Relationship Id="rId1209" Type="http://schemas.openxmlformats.org/officeDocument/2006/relationships/hyperlink" Target="https://www.tensorflow.org/api_docs/python/tf/name_scope" TargetMode="External"/><Relationship Id="rId1416" Type="http://schemas.openxmlformats.org/officeDocument/2006/relationships/hyperlink" Target="http://gdunlop.github.io/Vector-tiles-remixed/" TargetMode="External"/><Relationship Id="rId1623" Type="http://schemas.openxmlformats.org/officeDocument/2006/relationships/hyperlink" Target="http://ehabitat-wps.jrc.ec.europa.eu/eSpecies/geeClient.html?wdpaid=8810"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s://docs.c9.io/docs/running-your-own-ssh-workspace"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dojotoolkit.org/reference-guide/loader/amd.html"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6.png"/><Relationship Id="rId1122" Type="http://schemas.openxmlformats.org/officeDocument/2006/relationships/hyperlink" Target="http://help.arcgis.com/en/arcgisdesktop/10.0/help/index.html" TargetMode="External"/><Relationship Id="rId1567" Type="http://schemas.openxmlformats.org/officeDocument/2006/relationships/hyperlink" Target="http://www.cc.cec/" TargetMode="External"/><Relationship Id="rId66" Type="http://schemas.openxmlformats.org/officeDocument/2006/relationships/hyperlink" Target="http://wiki.openstreetmap.org/wiki/Key:species"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s://dev.elsevier.com/api_key_settings.html" TargetMode="External"/><Relationship Id="rId783" Type="http://schemas.openxmlformats.org/officeDocument/2006/relationships/hyperlink" Target="https://github.com/andrewcottam/postgis_scripts/blob/master/water%20validation%20stratify%20by%20grid_feng.sql" TargetMode="External"/><Relationship Id="rId990" Type="http://schemas.openxmlformats.org/officeDocument/2006/relationships/hyperlink" Target="https://github.com/Esri/spatial-framework-for-hadoop/blob/master/hive/src/main/java/com/esri/hadoop/hive/ST_NumGeometries.java" TargetMode="External"/><Relationship Id="rId1427" Type="http://schemas.openxmlformats.org/officeDocument/2006/relationships/image" Target="media/image164.png"/><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hyperlink" Target="https://hub.docker.com/u/cloud9/" TargetMode="External"/><Relationship Id="rId1066" Type="http://schemas.openxmlformats.org/officeDocument/2006/relationships/hyperlink" Target="https://github.com/andrewcottam/apache-hive-files/blob/master/create_permanent_st_functions.txt" TargetMode="External"/><Relationship Id="rId1273" Type="http://schemas.openxmlformats.org/officeDocument/2006/relationships/hyperlink" Target="https://developers.arcgis.com/en/javascript/jstutorials/intro_custom_dijit.html" TargetMode="External"/><Relationship Id="rId1480" Type="http://schemas.openxmlformats.org/officeDocument/2006/relationships/hyperlink" Target="https://mapzen.com" TargetMode="External"/><Relationship Id="rId85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48" Type="http://schemas.openxmlformats.org/officeDocument/2006/relationships/hyperlink" Target="http://help.arcgis.com/en/arcgisdesktop/10.0/help/003r/pdf/projected_coordinate_systems.pdf" TargetMode="External"/><Relationship Id="rId1133" Type="http://schemas.openxmlformats.org/officeDocument/2006/relationships/hyperlink" Target="https://sites.google.com/site/advancedgisprog/other-resources/arcgis-anaconda-packages" TargetMode="External"/><Relationship Id="rId1578" Type="http://schemas.openxmlformats.org/officeDocument/2006/relationships/hyperlink" Target="http://www.cc.cec/itservices/en/content/access-internet" TargetMode="External"/><Relationship Id="rId77" Type="http://schemas.openxmlformats.org/officeDocument/2006/relationships/hyperlink" Target="http://www.humansecurityindex.org/" TargetMode="External"/><Relationship Id="rId282" Type="http://schemas.openxmlformats.org/officeDocument/2006/relationships/hyperlink" Target="http://www.iucnredlist.org/details/9281/0" TargetMode="External"/><Relationship Id="rId503" Type="http://schemas.openxmlformats.org/officeDocument/2006/relationships/hyperlink" Target="http://ehabitat-wps.jrc.ec.europa.eu" TargetMode="External"/><Relationship Id="rId5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10" Type="http://schemas.openxmlformats.org/officeDocument/2006/relationships/hyperlink" Target="https://cloud.google.com/appengine/docs/quotas" TargetMode="External"/><Relationship Id="rId808" Type="http://schemas.openxmlformats.org/officeDocument/2006/relationships/image" Target="media/image97.png"/><Relationship Id="rId1340" Type="http://schemas.openxmlformats.org/officeDocument/2006/relationships/hyperlink" Target="https://github.com/geopy/geopy" TargetMode="External"/><Relationship Id="rId1438" Type="http://schemas.openxmlformats.org/officeDocument/2006/relationships/hyperlink" Target="https://gist.github.com/andrewcottam/21a5f9ac586cb5e1234397ae64dbcd5c"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file:///E:\cottaan\My%20Documents\ArcGIS\Google%20Earth%20Engine%20Downloads\final%20validation%20results" TargetMode="External"/><Relationship Id="rId1077" Type="http://schemas.openxmlformats.org/officeDocument/2006/relationships/hyperlink" Target="http://www.cloudera.com/documentation/enterprise/release-notes/topics/cdh_vd_cdh_package_tarball_57.html" TargetMode="External"/><Relationship Id="rId1200" Type="http://schemas.openxmlformats.org/officeDocument/2006/relationships/hyperlink" Target="http://neuralnetworksanddeeplearning.com/index.html" TargetMode="External"/><Relationship Id="rId654" Type="http://schemas.openxmlformats.org/officeDocument/2006/relationships/hyperlink" Target="http://db-server-blishten.c9users.io/geoserver" TargetMode="External"/><Relationship Id="rId861" Type="http://schemas.openxmlformats.org/officeDocument/2006/relationships/hyperlink" Target="https://www.google.com/fusiontables/DataSource?docid=1iaDSeBv1p13wlwcB7wG4cMMpWF5URPE-bmOWUGD1" TargetMode="External"/><Relationship Id="rId959" Type="http://schemas.openxmlformats.org/officeDocument/2006/relationships/hyperlink" Target="http://www.cloudera.com/content/cloudera/en/resources/library/training/dissecting-the-apache-hadoop-stack-2-of-6.html" TargetMode="External"/><Relationship Id="rId1284" Type="http://schemas.openxmlformats.org/officeDocument/2006/relationships/hyperlink" Target="http://dojo-toolkit.33424.n3.nabble.com/Fwd-How-to-send-a-jsonp-request-to-server-in-dojo-toolkit-td3993684.html" TargetMode="External"/><Relationship Id="rId1491" Type="http://schemas.openxmlformats.org/officeDocument/2006/relationships/hyperlink" Target="http://stackoverflow.com/questions/18578244/displaying-elements-other-than-fullscreen-element-html5-fullscreen-api" TargetMode="External"/><Relationship Id="rId1505" Type="http://schemas.openxmlformats.org/officeDocument/2006/relationships/hyperlink" Target="http://gitref.org/" TargetMode="External"/><Relationship Id="rId1589" Type="http://schemas.openxmlformats.org/officeDocument/2006/relationships/hyperlink" Target="http://www.cc.cec/dgintranet/jrc/intranet/km/pubsy/documents/eur_22191_en.pdf"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hyperlink" Target="http://ehabitat-wps.jrc.ec.europa.eu/" TargetMode="External"/><Relationship Id="rId721" Type="http://schemas.openxmlformats.org/officeDocument/2006/relationships/image" Target="media/image64.png"/><Relationship Id="rId11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1" Type="http://schemas.openxmlformats.org/officeDocument/2006/relationships/hyperlink" Target="https://github.com/conda-forge/rasterio-feedstock" TargetMode="External"/><Relationship Id="rId1449" Type="http://schemas.openxmlformats.org/officeDocument/2006/relationships/hyperlink" Target="http://blog.systemed.net/post/13"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api.gbif.org/v0.9/occurrence/search?GEOMETRY=POLYGON((116.488037+6.249776%2C116.488037+5.993070%2C116.735229+5.993070%2C116.735229+6.249776%2C116.488037+6.249776))&amp;TAXON_KEY=5227762" TargetMode="External"/><Relationship Id="rId819" Type="http://schemas.openxmlformats.org/officeDocument/2006/relationships/hyperlink" Target="https://drive.google.com/open?id=0B8ziKkJP_gdecS10VENxUk8zWk0" TargetMode="External"/><Relationship Id="rId1004" Type="http://schemas.openxmlformats.org/officeDocument/2006/relationships/hyperlink" Target="http://hadoop.apache.org/docs/r0.20.0/hdfs_user_guide.html" TargetMode="External"/><Relationship Id="rId1211" Type="http://schemas.openxmlformats.org/officeDocument/2006/relationships/hyperlink" Target="https://wookayin.github.io/tensorflow-talk-debugging"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github.com/zweiven/remotebiodiversity" TargetMode="External"/><Relationship Id="rId872" Type="http://schemas.openxmlformats.org/officeDocument/2006/relationships/hyperlink" Target="https://code.google.com/apis/console" TargetMode="External"/><Relationship Id="rId1088" Type="http://schemas.openxmlformats.org/officeDocument/2006/relationships/hyperlink" Target="https://cwiki.apache.org/confluence/display/Hive/LanguageManual+Explain" TargetMode="External"/><Relationship Id="rId1295" Type="http://schemas.openxmlformats.org/officeDocument/2006/relationships/hyperlink" Target="https://github.com/Leaflet/Leaflet.VectorGrid" TargetMode="External"/><Relationship Id="rId1309" Type="http://schemas.openxmlformats.org/officeDocument/2006/relationships/hyperlink" Target="https://github.com/lukasmartinelli/mapbox-gl-inspect" TargetMode="External"/><Relationship Id="rId1516" Type="http://schemas.openxmlformats.org/officeDocument/2006/relationships/hyperlink" Target="http://stackoverflow.com/questions/7438313/pushing-to-git-returning-error-code-403-fatal-http-request-failed"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dojotoolkit.org/documentation/tutorials/1.8/declarative/" TargetMode="External"/><Relationship Id="rId732" Type="http://schemas.openxmlformats.org/officeDocument/2006/relationships/image" Target="media/image69.png"/><Relationship Id="rId1155" Type="http://schemas.openxmlformats.org/officeDocument/2006/relationships/hyperlink" Target="http://mevenide.codehaus.org/release/eclipse/update" TargetMode="External"/><Relationship Id="rId1362" Type="http://schemas.openxmlformats.org/officeDocument/2006/relationships/hyperlink" Target="http://scikit-learn.org/stable/index.html"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tmp.db/st_geometry_data?op=LISTSTATUS" TargetMode="External"/><Relationship Id="rId1222" Type="http://schemas.openxmlformats.org/officeDocument/2006/relationships/hyperlink" Target="http://lrm-maps.jrc.ec.europa.eu/geoserver/lrm-especies/wms"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geeimageserver.appspot.com/" TargetMode="External"/><Relationship Id="rId883" Type="http://schemas.openxmlformats.org/officeDocument/2006/relationships/hyperlink" Target="https://developers.google.com/earth-engine/python_install_manual" TargetMode="External"/><Relationship Id="rId1099" Type="http://schemas.openxmlformats.org/officeDocument/2006/relationships/image" Target="media/image143.png"/><Relationship Id="rId1527" Type="http://schemas.openxmlformats.org/officeDocument/2006/relationships/hyperlink" Target="https://github.com/"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postgresql.fmw" TargetMode="External"/><Relationship Id="rId1166" Type="http://schemas.openxmlformats.org/officeDocument/2006/relationships/image" Target="media/image146.png"/><Relationship Id="rId1373" Type="http://schemas.openxmlformats.org/officeDocument/2006/relationships/hyperlink" Target="http://h03-dev-vm7:5801"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80.png"/><Relationship Id="rId950" Type="http://schemas.openxmlformats.org/officeDocument/2006/relationships/hyperlink" Target="http://spatialreference.org/ref/sr-org/7150/" TargetMode="External"/><Relationship Id="rId1026" Type="http://schemas.openxmlformats.org/officeDocument/2006/relationships/hyperlink" Target="https://github.com/Esri/geometry-api-java" TargetMode="External"/><Relationship Id="rId1580" Type="http://schemas.openxmlformats.org/officeDocument/2006/relationships/hyperlink" Target="http://www.expedia.com"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87" Type="http://schemas.openxmlformats.org/officeDocument/2006/relationships/hyperlink" Target="https://cloud.google.com/compute/docs/instances/connecting-to-instance" TargetMode="External"/><Relationship Id="rId810" Type="http://schemas.openxmlformats.org/officeDocument/2006/relationships/hyperlink" Target="http://www.baruch.cuny.edu/geoportal/data/esri/esri_intl.htm" TargetMode="External"/><Relationship Id="rId908" Type="http://schemas.openxmlformats.org/officeDocument/2006/relationships/image" Target="media/image132.png"/><Relationship Id="rId1233" Type="http://schemas.openxmlformats.org/officeDocument/2006/relationships/hyperlink" Target="http://h05-dev-vm36.jrc.it/" TargetMode="External"/><Relationship Id="rId1440" Type="http://schemas.openxmlformats.org/officeDocument/2006/relationships/hyperlink" Target="https://tile.mapzen.com/mapzen/vector/v1/all/14/7511/7426.json?api_key=vector-tiles-VyYjZGS" TargetMode="External"/><Relationship Id="rId1538" Type="http://schemas.openxmlformats.org/officeDocument/2006/relationships/hyperlink" Target="http://www.javaforge.com/project/HGE" TargetMode="External"/><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image" Target="media/image126.png"/><Relationship Id="rId1177" Type="http://schemas.openxmlformats.org/officeDocument/2006/relationships/hyperlink" Target="http://docs.qgis.org/testing/en/docs/pyqgis_developer_cookbook/raster.html" TargetMode="External"/><Relationship Id="rId1300" Type="http://schemas.openxmlformats.org/officeDocument/2006/relationships/hyperlink" Target="http://www.openstreetmap.org/relation/2541813"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dopa-services.jrc.ec.europa.eu/services" TargetMode="External"/><Relationship Id="rId754" Type="http://schemas.openxmlformats.org/officeDocument/2006/relationships/hyperlink" Target="https://github.com/andrewcottam/water_detection_python_scripts/blob/master/createWaterPoints.py" TargetMode="External"/><Relationship Id="rId96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84" Type="http://schemas.openxmlformats.org/officeDocument/2006/relationships/hyperlink" Target="http://35.185.73.94/" TargetMode="External"/><Relationship Id="rId1591" Type="http://schemas.openxmlformats.org/officeDocument/2006/relationships/hyperlink" Target="http://isihighlycited.com/" TargetMode="External"/><Relationship Id="rId1605" Type="http://schemas.openxmlformats.org/officeDocument/2006/relationships/hyperlink" Target="http://help.arcgis.com/en/webapi/javascript/arcgis/help/jsapi/arcgisdynamicmapservicelayer.htm"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s://www.worldtides.info/apidocs" TargetMode="External"/><Relationship Id="rId821" Type="http://schemas.openxmlformats.org/officeDocument/2006/relationships/hyperlink" Target="https://github.com/andrewcottam/postgis_scripts/blob/master/water_trends_by_country.sql" TargetMode="External"/><Relationship Id="rId1037" Type="http://schemas.openxmlformats.org/officeDocument/2006/relationships/hyperlink" Target="http://h05-nn01.jrc.it/" TargetMode="External"/><Relationship Id="rId1244" Type="http://schemas.openxmlformats.org/officeDocument/2006/relationships/hyperlink" Target="https://developer.mozilla.org/en-US/docs/Learn/JavaScript/Objects/Inheritance" TargetMode="External"/><Relationship Id="rId1451" Type="http://schemas.openxmlformats.org/officeDocument/2006/relationships/hyperlink" Target="https://mapzen.com/data/metro-extracts/metro/london_england/"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image" Target="media/image56.png"/><Relationship Id="rId919" Type="http://schemas.openxmlformats.org/officeDocument/2006/relationships/hyperlink" Target="https://andrewcottam.cartodb.com/api/v2/sql?q=SELECT%20ST_Area(the_geom)%20FROM%20countries" TargetMode="External"/><Relationship Id="rId1090" Type="http://schemas.openxmlformats.org/officeDocument/2006/relationships/hyperlink" Target="https://github.com/andrewcottam/apache-hive-files/blob/master/species_preprocessing_1.sql" TargetMode="External"/><Relationship Id="rId1104" Type="http://schemas.openxmlformats.org/officeDocument/2006/relationships/hyperlink" Target="http://wiki.openstreetmap.org/wiki/PostGIS/Installation" TargetMode="External"/><Relationship Id="rId1311" Type="http://schemas.openxmlformats.org/officeDocument/2006/relationships/hyperlink" Target="https://mapzen.com/documentation/tangram/Scene-file/" TargetMode="External"/><Relationship Id="rId1549" Type="http://schemas.openxmlformats.org/officeDocument/2006/relationships/hyperlink" Target="https://pypi.python.org/packages/source/l/lxml/lxml-3.4.3.tar.gz"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s://code.google.com/r/edmundcrewe-proxypatch/source/browse/django_cas/tests/cas_tests.py" TargetMode="External"/><Relationship Id="rId765" Type="http://schemas.openxmlformats.org/officeDocument/2006/relationships/hyperlink" Target="https://github.com/andrewcottam/water_detection_python_scripts/blob/master/comparePixelValues.py" TargetMode="External"/><Relationship Id="rId972" Type="http://schemas.openxmlformats.org/officeDocument/2006/relationships/hyperlink" Target="http://www.youtube.com/watch?feature=player_embedded&amp;v=SS27F-hYWfU" TargetMode="External"/><Relationship Id="rId1188" Type="http://schemas.openxmlformats.org/officeDocument/2006/relationships/hyperlink" Target="http://nbviewer.jupyter.org/" TargetMode="External"/><Relationship Id="rId1395" Type="http://schemas.openxmlformats.org/officeDocument/2006/relationships/hyperlink" Target="http://www.linuxproblem.org/art_9.html" TargetMode="External"/><Relationship Id="rId1409" Type="http://schemas.openxmlformats.org/officeDocument/2006/relationships/hyperlink" Target="https://github.com/mapbox/vector-tile-spec/tree/master/2.1" TargetMode="External"/><Relationship Id="rId1616" Type="http://schemas.openxmlformats.org/officeDocument/2006/relationships/hyperlink" Target="http://datamarket.azure.com/dataset/unitednations/wto"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hyperlink" Target="https://community.c9.io/t/workspace-stuck-in-the-archiving-state-with-migration-note/14235" TargetMode="External"/><Relationship Id="rId832" Type="http://schemas.openxmlformats.org/officeDocument/2006/relationships/hyperlink" Target="https://code.earthengine.google.com/084362af5b55a6ef40b1112f8d3dc840" TargetMode="External"/><Relationship Id="rId1048" Type="http://schemas.openxmlformats.org/officeDocument/2006/relationships/hyperlink" Target="http://blog.cloudera.com/blog/2010/06/integrating-hive-and-hbase/" TargetMode="External"/><Relationship Id="rId1255" Type="http://schemas.openxmlformats.org/officeDocument/2006/relationships/hyperlink" Target="https://developers.arcgis.com/en/javascript/jshelp/inside_dojoversion.html" TargetMode="External"/><Relationship Id="rId1462" Type="http://schemas.openxmlformats.org/officeDocument/2006/relationships/image" Target="media/image172.png"/><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8.3/static/sql-analyze.html):%20A%20common%20strategy%20is%20to%20run%20VACUUM%20and%20ANALYZE%20once%20a%20day%20during%20a%20low-usage%20time%20of%20day." TargetMode="External"/><Relationship Id="rId1322" Type="http://schemas.openxmlformats.org/officeDocument/2006/relationships/hyperlink" Target="https://github.com/mapbox/vt2geojson" TargetMode="External"/><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api.elsevier.com/content/search/scidir?query=water&amp;apiKey=700793c78c8fb1d736eb7030bb874bda&amp;httpAccept=application/json" TargetMode="External"/><Relationship Id="rId776" Type="http://schemas.openxmlformats.org/officeDocument/2006/relationships/hyperlink" Target="https://github.com/andrewcottam/water_detection_python_scripts/blob/master/updateSceneMetadata.py" TargetMode="External"/><Relationship Id="rId983" Type="http://schemas.openxmlformats.org/officeDocument/2006/relationships/hyperlink" Target="http://h05-nn01.jrc.it:50030/" TargetMode="External"/><Relationship Id="rId1199" Type="http://schemas.openxmlformats.org/officeDocument/2006/relationships/hyperlink" Target="https://github.com/MaxKHK/Udacity_DeepLearningAssignments/blob/master/Assignment1/1_notmnist.ipynb" TargetMode="External"/><Relationship Id="rId1627" Type="http://schemas.openxmlformats.org/officeDocument/2006/relationships/hyperlink" Target="http://protectedplanet.net/sites/220101"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image" Target="media/image49.png"/><Relationship Id="rId1059" Type="http://schemas.openxmlformats.org/officeDocument/2006/relationships/hyperlink" Target="http://www.cloudera.com/documentation/enterprise/latest/topics/cm_mc_hive_udf.html" TargetMode="External"/><Relationship Id="rId1266" Type="http://schemas.openxmlformats.org/officeDocument/2006/relationships/hyperlink" Target="https://dojotoolkit.org/documentation/tutorials/1.10/cdn/" TargetMode="External"/><Relationship Id="rId1473" Type="http://schemas.openxmlformats.org/officeDocument/2006/relationships/hyperlink" Target="https://mapzen.com/tangram/play" TargetMode="External"/><Relationship Id="rId843" Type="http://schemas.openxmlformats.org/officeDocument/2006/relationships/image" Target="media/image111.png"/><Relationship Id="rId1126" Type="http://schemas.openxmlformats.org/officeDocument/2006/relationships/hyperlink" Target="http://pro.arcgis.com/en/pro-app/tool-reference/conversion/kml-conversion.htm"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github.com/GoogleCloudPlatform/google-cloud-python/tree/master/storage/google/cloud/storage" TargetMode="External"/><Relationship Id="rId910" Type="http://schemas.openxmlformats.org/officeDocument/2006/relationships/image" Target="media/image134.png"/><Relationship Id="rId1333" Type="http://schemas.openxmlformats.org/officeDocument/2006/relationships/hyperlink" Target="https://askubuntu.com/questions/101591/how-do-i-install-the-latest-python-2-7-x-or-3-x-on-ubuntu" TargetMode="External"/><Relationship Id="rId1540" Type="http://schemas.openxmlformats.org/officeDocument/2006/relationships/hyperlink" Target="https://code.google.com/p/webgl-globe/" TargetMode="Externa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raw.githubusercontent.com/andrewcottam/postgis_scripts/ff639d52f70d73a707973435cbba834a55bb307c/all_validation_points_query.sql" TargetMode="External"/><Relationship Id="rId994" Type="http://schemas.openxmlformats.org/officeDocument/2006/relationships/hyperlink" Target="http://www.michael-noll.com/tutorials/writing-an-hadoop-mapreduce-program-in-python/" TargetMode="External"/><Relationship Id="rId1400" Type="http://schemas.openxmlformats.org/officeDocument/2006/relationships/hyperlink" Target="http://10.0.100.234:8042/node" TargetMode="External"/><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github.com/systemed/tilemaker%23installing%20" TargetMode="External"/><Relationship Id="rId85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77" Type="http://schemas.openxmlformats.org/officeDocument/2006/relationships/hyperlink" Target="http://dojotoolkit.org/documentation/tutorials/1.8/modules/" TargetMode="External"/><Relationship Id="rId1484" Type="http://schemas.openxmlformats.org/officeDocument/2006/relationships/hyperlink" Target="https://github.com/mapbox/tilejson-spec"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s://github.com/andrewcottam/eSpecies-Client-Demo/blob/master/classes/QuadkeyLayer.js" TargetMode="External"/><Relationship Id="rId714" Type="http://schemas.openxmlformats.org/officeDocument/2006/relationships/image" Target="media/image58.png"/><Relationship Id="rId921" Type="http://schemas.openxmlformats.org/officeDocument/2006/relationships/hyperlink" Target="http://mapsapidocs.digitalglobe.com/v1.0/discuss/5737860cc6c1690e003932e4" TargetMode="External"/><Relationship Id="rId1137" Type="http://schemas.openxmlformats.org/officeDocument/2006/relationships/hyperlink" Target="http://blogs.esri.com/esri/arcgis/tag/nosql/" TargetMode="External"/><Relationship Id="rId1344" Type="http://schemas.openxmlformats.org/officeDocument/2006/relationships/hyperlink" Target="http://matplotlib.org/api/pyplot_api.html" TargetMode="External"/><Relationship Id="rId1551" Type="http://schemas.openxmlformats.org/officeDocument/2006/relationships/hyperlink" Target="https://github.com/andrewcottam/python-rest-server/blob/master/cgi-bin/database_objects.sql"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https://aws.amazon.com/documentation/cli/" TargetMode="External"/><Relationship Id="rId798" Type="http://schemas.openxmlformats.org/officeDocument/2006/relationships/hyperlink" Target="https://ee-api.appspot.com/4e977aea2f63647a4300c0fe783b756c" TargetMode="External"/><Relationship Id="rId1190" Type="http://schemas.openxmlformats.org/officeDocument/2006/relationships/hyperlink" Target="mailto:a.cottam@gmail.com" TargetMode="External"/><Relationship Id="rId1204" Type="http://schemas.openxmlformats.org/officeDocument/2006/relationships/hyperlink" Target="https://medium.com/@vivek.yadav/how-neural-networks-learn-nonlinear-functions-and-classify-linearly-non-separable-data-22328e7e5be1" TargetMode="External"/><Relationship Id="rId1411" Type="http://schemas.openxmlformats.org/officeDocument/2006/relationships/hyperlink" Target="https://www.mapbox.com/blog/vector-tile-spec-changes/"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hyperlink" Target="http://cdn.leafletjs.com/leaflet/v1.1.0/leaflet.zip" TargetMode="External"/><Relationship Id="rId865" Type="http://schemas.openxmlformats.org/officeDocument/2006/relationships/hyperlink" Target="https://www.google.com/fusiontables/DataSource?docid=1CwYznUQU5xrGNaxptfAuYyIrFd-ppC3MWvtb2Cw" TargetMode="External"/><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s://developers.arcgis.com/javascript/jsapi/wmslayer-amd.html" TargetMode="External"/><Relationship Id="rId1495" Type="http://schemas.openxmlformats.org/officeDocument/2006/relationships/hyperlink" Target="https://www.digitalocean.com/community/tutorials/how-to-create-a-ssl-certificate-on-apache-for-ubuntu-14-04" TargetMode="External"/><Relationship Id="rId1509" Type="http://schemas.openxmlformats.org/officeDocument/2006/relationships/hyperlink" Target="file:///C:\Users\cottaan\AppData\Roaming\Microsoft\Word\http%20-%20nothing!%20No%20messag,%20nothing.%20Reverting%20to%20Aptana"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forums.arcgis.com/threads/29384-Aptana-3.0-JSAPI-code-assist" TargetMode="External"/><Relationship Id="rId725" Type="http://schemas.openxmlformats.org/officeDocument/2006/relationships/hyperlink" Target="https://ee-api.appspot.com/21a40a9660fc94b7beb90819386d7d43" TargetMode="External"/><Relationship Id="rId932" Type="http://schemas.openxmlformats.org/officeDocument/2006/relationships/hyperlink" Target="https://www.mapbox.com/help/upload-curl/" TargetMode="External"/><Relationship Id="rId114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55" Type="http://schemas.openxmlformats.org/officeDocument/2006/relationships/hyperlink" Target="https://www.tensorflow.org/install/install_linux" TargetMode="External"/><Relationship Id="rId1562" Type="http://schemas.openxmlformats.org/officeDocument/2006/relationships/hyperlink" Target="http://especies.jrc.ec.europa.eu"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pydoop.sourceforge.net/docs/index.html" TargetMode="External"/><Relationship Id="rId1215" Type="http://schemas.openxmlformats.org/officeDocument/2006/relationships/hyperlink" Target="https://www.kaggle.com/c/planet-understanding-the-amazon-from-space" TargetMode="External"/><Relationship Id="rId1422" Type="http://schemas.openxmlformats.org/officeDocument/2006/relationships/hyperlink" Target="http://tangrams.github.io/explorer" TargetMode="External"/><Relationship Id="rId61" Type="http://schemas.openxmlformats.org/officeDocument/2006/relationships/hyperlink" Target="http://planet.osm.org/" TargetMode="External"/><Relationship Id="rId571" Type="http://schemas.openxmlformats.org/officeDocument/2006/relationships/hyperlink" Target="https://api.elsevier.com/content/abstract/scopus_id/85010648872?apiKey=700793c78c8fb1d736eb7030bb874bda&amp;httpAccept=application/json" TargetMode="External"/><Relationship Id="rId669" Type="http://schemas.openxmlformats.org/officeDocument/2006/relationships/hyperlink" Target="https://cloud.google.com/appengine/downloads" TargetMode="External"/><Relationship Id="rId876" Type="http://schemas.openxmlformats.org/officeDocument/2006/relationships/hyperlink" Target="https://pypi.python.org/packages/source/e/earthengine-api/" TargetMode="External"/><Relationship Id="rId1299" Type="http://schemas.openxmlformats.org/officeDocument/2006/relationships/image" Target="media/image149.png"/><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s://www.google.com/fusiontables/DataSource?docid=1lisIMTpH5slOpRNJQa3OnGRY2TFoS8ue-k2BVJRr" TargetMode="External"/><Relationship Id="rId736" Type="http://schemas.openxmlformats.org/officeDocument/2006/relationships/image" Target="media/image73.png"/><Relationship Id="rId1061" Type="http://schemas.openxmlformats.org/officeDocument/2006/relationships/hyperlink" Target="https://github.com/andrewcottam/jrc/blob/master/src/main/java/jrc/esri/CellUdtf.java" TargetMode="External"/><Relationship Id="rId1159" Type="http://schemas.openxmlformats.org/officeDocument/2006/relationships/hyperlink" Target="http://mevenide.codehaus.org/release/eclipse/update" TargetMode="External"/><Relationship Id="rId1366" Type="http://schemas.openxmlformats.org/officeDocument/2006/relationships/hyperlink" Target="https://bootstrap.pypa.io/get-pip.py"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s://www.picloud.com/accounts/jobs/" TargetMode="External"/><Relationship Id="rId1019" Type="http://schemas.openxmlformats.org/officeDocument/2006/relationships/hyperlink" Target="http://www.michael-noll.com/tutorials/writing-an-hadoop-mapreduce-program-in-python/" TargetMode="External"/><Relationship Id="rId1573" Type="http://schemas.openxmlformats.org/officeDocument/2006/relationships/hyperlink" Target="http://pubsy.jrc.cec.eu.int/workflow" TargetMode="External"/><Relationship Id="rId72" Type="http://schemas.openxmlformats.org/officeDocument/2006/relationships/hyperlink" Target="http://www.openstreetmap.org/changeset/51330421" TargetMode="External"/><Relationship Id="rId375" Type="http://schemas.openxmlformats.org/officeDocument/2006/relationships/image" Target="media/image38.png"/><Relationship Id="rId582" Type="http://schemas.openxmlformats.org/officeDocument/2006/relationships/hyperlink" Target="https://developers.google.com/picasa-web/" TargetMode="External"/><Relationship Id="rId803" Type="http://schemas.openxmlformats.org/officeDocument/2006/relationships/image" Target="media/image94.png"/><Relationship Id="rId1226" Type="http://schemas.openxmlformats.org/officeDocument/2006/relationships/hyperlink" Target="http://QGis.org" TargetMode="External"/><Relationship Id="rId1433" Type="http://schemas.openxmlformats.org/officeDocument/2006/relationships/hyperlink" Target="https://free.tilehosting.com/data/v3/?key=67VOA297U9cciigsJVvm" TargetMode="External"/><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gist.github.com/andrewcottam/bbc98724787e05a693e5" TargetMode="External"/><Relationship Id="rId1072" Type="http://schemas.openxmlformats.org/officeDocument/2006/relationships/hyperlink" Target="http://hadoop-m2:8888/" TargetMode="External"/><Relationship Id="rId1500" Type="http://schemas.openxmlformats.org/officeDocument/2006/relationships/hyperlink" Target="http://www.nathankerr.com/projects/parallel-gis-processing/alternative_approaches_to_parallel_gis_processing.pdf"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hyperlink" Target="https://browse.digitalglobe.com/imagefinder" TargetMode="External"/><Relationship Id="rId954" Type="http://schemas.openxmlformats.org/officeDocument/2006/relationships/hyperlink" Target="http://gdal.org/python/osgeo.ogr.Layer-class.html" TargetMode="External"/><Relationship Id="rId1377" Type="http://schemas.openxmlformats.org/officeDocument/2006/relationships/hyperlink" Target="http://h03-dev-vm7:5801" TargetMode="External"/><Relationship Id="rId1584" Type="http://schemas.openxmlformats.org/officeDocument/2006/relationships/hyperlink" Target="http://onlinelibrary.wiley.com/doi/10.1111/j.1467-9671.2009.01170.x/full"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ecat-dev.gbif.org/ws/usage/?id=116596410&amp;showVernaculars=en" TargetMode="External"/><Relationship Id="rId607" Type="http://schemas.openxmlformats.org/officeDocument/2006/relationships/hyperlink" Target="http://api.gbif.org/v1/dataset/19491596-35ae-4a91-9a98-85cf505f1bd3" TargetMode="External"/><Relationship Id="rId814" Type="http://schemas.openxmlformats.org/officeDocument/2006/relationships/image" Target="media/image102.png"/><Relationship Id="rId1237" Type="http://schemas.openxmlformats.org/officeDocument/2006/relationships/image" Target="media/image147.png"/><Relationship Id="rId1444" Type="http://schemas.openxmlformats.org/officeDocument/2006/relationships/hyperlink" Target="https://mapzen.com/documentation/vector-tiles/layers/"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image" Target="media/image52.png"/><Relationship Id="rId898" Type="http://schemas.openxmlformats.org/officeDocument/2006/relationships/hyperlink" Target="https://github.com/andrewcottam/water_detection_python_scripts/blob/0add4f66d90c615ec70ed953a69e8372387cde06/refetchValidationSiteValues.py" TargetMode="External"/><Relationship Id="rId1083" Type="http://schemas.openxmlformats.org/officeDocument/2006/relationships/hyperlink" Target="http://www.cloudera.com/content/cloudera/en/documentation/cdh5/latest/CDH5-Installation-Guide/cdh5ig_jdbc_driver_install.html" TargetMode="External"/><Relationship Id="rId1290" Type="http://schemas.openxmlformats.org/officeDocument/2006/relationships/hyperlink" Target="https://github.com/mapbox/mapbox-gl-leaflet" TargetMode="External"/><Relationship Id="rId1304" Type="http://schemas.openxmlformats.org/officeDocument/2006/relationships/hyperlink" Target="https://www.mapbox.com/mapbox-gl-js/api/" TargetMode="External"/><Relationship Id="rId1511" Type="http://schemas.openxmlformats.org/officeDocument/2006/relationships/hyperlink" Target="file:///C:\Users\cottaan\AppData\Roaming\Microsoft\Word\http%20link"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20validation%20stratify%20by%20grid2.sql" TargetMode="External"/><Relationship Id="rId965" Type="http://schemas.openxmlformats.org/officeDocument/2006/relationships/hyperlink" Target="http://vimeo.com/23400732" TargetMode="External"/><Relationship Id="rId115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88" Type="http://schemas.openxmlformats.org/officeDocument/2006/relationships/hyperlink" Target="http://docs.geoserver.org/latest/en/user/installation/linux.html" TargetMode="External"/><Relationship Id="rId1595" Type="http://schemas.openxmlformats.org/officeDocument/2006/relationships/hyperlink" Target="http://h05-dev-vm14.jrc.it/" TargetMode="External"/><Relationship Id="rId1609" Type="http://schemas.openxmlformats.org/officeDocument/2006/relationships/hyperlink" Target="https://gist.github.com/1552725"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github.com/Vizzuality/visualraster" TargetMode="External"/><Relationship Id="rId618" Type="http://schemas.openxmlformats.org/officeDocument/2006/relationships/image" Target="media/image44.png"/><Relationship Id="rId825" Type="http://schemas.openxmlformats.org/officeDocument/2006/relationships/image" Target="media/image105.png"/><Relationship Id="rId1248" Type="http://schemas.openxmlformats.org/officeDocument/2006/relationships/hyperlink" Target="http://dojotoolkit.org/reference-guide/dojo/topic.html" TargetMode="External"/><Relationship Id="rId1455" Type="http://schemas.openxmlformats.org/officeDocument/2006/relationships/hyperlink" Target="https://github.com/mapbox/tippecanoe"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developer.yahoo.com/hadoop/tutorial/module2.html" TargetMode="External"/><Relationship Id="rId1094" Type="http://schemas.openxmlformats.org/officeDocument/2006/relationships/image" Target="media/image141.png"/><Relationship Id="rId1108" Type="http://schemas.openxmlformats.org/officeDocument/2006/relationships/hyperlink" Target="http://www.postgresql.org/docs/8.1/static/plpython.html" TargetMode="External"/><Relationship Id="rId1315" Type="http://schemas.openxmlformats.org/officeDocument/2006/relationships/image" Target="media/image154.png"/><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github.com/google/earthengine-api/tree/master/demos/server-auth" TargetMode="External"/><Relationship Id="rId769" Type="http://schemas.openxmlformats.org/officeDocument/2006/relationships/hyperlink" Target="https://github.com/andrewcottam/postgis_scripts/commit/f9dc348fcc08541d68bd4ecf2f8633b944860f24" TargetMode="External"/><Relationship Id="rId976" Type="http://schemas.openxmlformats.org/officeDocument/2006/relationships/hyperlink" Target="http://www.cloudera.com/content/cloudera/en/resources/library/recordedwebinar/from-zero-to-big-data-answers-in-less-than-one-hour.html" TargetMode="External"/><Relationship Id="rId1399" Type="http://schemas.openxmlformats.org/officeDocument/2006/relationships/image" Target="media/image162.png"/><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postgis_scripts/blob/master/roadless_create_validation_table.sql" TargetMode="External"/><Relationship Id="rId629" Type="http://schemas.openxmlformats.org/officeDocument/2006/relationships/hyperlink" Target="http://localhost:8888/" TargetMode="External"/><Relationship Id="rId1161" Type="http://schemas.openxmlformats.org/officeDocument/2006/relationships/hyperlink" Target="http://stackoverflow.com/questions/11118070/buiding-hadoop-with-eclipse-maven-missing-artifact-jdk-toolsjdk-toolsjar1" TargetMode="External"/><Relationship Id="rId1259" Type="http://schemas.openxmlformats.org/officeDocument/2006/relationships/hyperlink" Target="http://dojotoolkit.org/documentation/tutorials/1.8/declarative/"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image" Target="media/image106.png"/><Relationship Id="rId1021" Type="http://schemas.openxmlformats.org/officeDocument/2006/relationships/image" Target="media/image137.png"/><Relationship Id="rId1119" Type="http://schemas.openxmlformats.org/officeDocument/2006/relationships/hyperlink" Target="http://www.postgresql.org/docs/9.1/static/triggers.html%20for%209.1" TargetMode="External"/><Relationship Id="rId903" Type="http://schemas.openxmlformats.org/officeDocument/2006/relationships/hyperlink" Target="https://earthengine.googlesource.com/new-password" TargetMode="External"/><Relationship Id="rId1326" Type="http://schemas.openxmlformats.org/officeDocument/2006/relationships/image" Target="media/image159.png"/><Relationship Id="rId1533" Type="http://schemas.openxmlformats.org/officeDocument/2006/relationships/hyperlink" Target="https://code.google.com/p/earthengine-api/source/checkout" TargetMode="External"/><Relationship Id="rId32" Type="http://schemas.openxmlformats.org/officeDocument/2006/relationships/hyperlink" Target="http://protectedplanet.net/help" TargetMode="External"/><Relationship Id="rId1600" Type="http://schemas.openxmlformats.org/officeDocument/2006/relationships/hyperlink" Target="http://mapservices.iucnredlist.org/arcgis/manager"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ommunity.c9.io/t/setting-up-phppgadmin/1571"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0" Type="http://schemas.openxmlformats.org/officeDocument/2006/relationships/image" Target="media/image85.jpeg"/><Relationship Id="rId998" Type="http://schemas.openxmlformats.org/officeDocument/2006/relationships/hyperlink" Target="http://blog.cloudera.com/blog/2012/02/cloudera-manager-log-management-event-management-and-alerting-demo-video/" TargetMode="External"/><Relationship Id="rId1183" Type="http://schemas.openxmlformats.org/officeDocument/2006/relationships/hyperlink" Target="https://wolfscie.wordpress.com/2016/04/01/home-directory-in-jupyter/" TargetMode="External"/><Relationship Id="rId1390" Type="http://schemas.openxmlformats.org/officeDocument/2006/relationships/hyperlink" Target="https://github.com/klokantech/tileserver-php"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image" Target="media/image119.png"/><Relationship Id="rId1043" Type="http://schemas.openxmlformats.org/officeDocument/2006/relationships/hyperlink" Target="mailto:cottaan@cruise:/exports/monde/GBIFSpeciesFiles/17975.gz%2017975.gz" TargetMode="External"/><Relationship Id="rId1488" Type="http://schemas.openxmlformats.org/officeDocument/2006/relationships/hyperlink" Target="https://www.modern.ie/en-us/virtualization-tools" TargetMode="External"/><Relationship Id="rId620" Type="http://schemas.openxmlformats.org/officeDocument/2006/relationships/hyperlink" Target="mailto:git@github.com:andrewcottam/geeImageServer.git" TargetMode="External"/><Relationship Id="rId718" Type="http://schemas.openxmlformats.org/officeDocument/2006/relationships/hyperlink" Target="http://landsat.usgs.gov/L8QualityAssessmentBand.php" TargetMode="External"/><Relationship Id="rId925" Type="http://schemas.openxmlformats.org/officeDocument/2006/relationships/hyperlink" Target="http://blog.programmableweb.com/2012/06/21/7-free-geocoding-apis-google-bing-yahoo-and-mapquest/" TargetMode="External"/><Relationship Id="rId1250" Type="http://schemas.openxmlformats.org/officeDocument/2006/relationships/hyperlink" Target="http://www.sitepen.com/blog/2010/07/12/dive-into-dijit/" TargetMode="External"/><Relationship Id="rId1348" Type="http://schemas.openxmlformats.org/officeDocument/2006/relationships/hyperlink" Target="https://github.com/JazzCore/python-pdfkit" TargetMode="External"/><Relationship Id="rId1555" Type="http://schemas.openxmlformats.org/officeDocument/2006/relationships/hyperlink" Target="http://sedac.ciesin.columbia.edu/maps/services/wms" TargetMode="External"/><Relationship Id="rId1110" Type="http://schemas.openxmlformats.org/officeDocument/2006/relationships/hyperlink" Target="http://suite.opengeo.org/4.1/dataadmin/pgGettingStarted/shp2pgsql.html" TargetMode="External"/><Relationship Id="rId1208" Type="http://schemas.openxmlformats.org/officeDocument/2006/relationships/hyperlink" Target="https://www.tensorflow.org/get_started/summaries_and_tensorboard" TargetMode="External"/><Relationship Id="rId1415" Type="http://schemas.openxmlformats.org/officeDocument/2006/relationships/hyperlink" Target="https://www.mapbox.com/help/osm-and-mapbox/"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mailto:a.cottam@gmail.com"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content/serial/title?issn=00280836&amp;view=STANDARD&amp;apiKey=700793c78c8fb1d736eb7030bb874bda" TargetMode="External"/><Relationship Id="rId782" Type="http://schemas.openxmlformats.org/officeDocument/2006/relationships/hyperlink" Target="ftp://ftp.glcf.umd.edu/glcf/GlobalInlandWater/WRS2"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image" Target="media/image50.png"/><Relationship Id="rId1065" Type="http://schemas.openxmlformats.org/officeDocument/2006/relationships/hyperlink" Target="https://cwiki.apache.org/confluence/display/Hive/LanguageManual+DDL" TargetMode="External"/><Relationship Id="rId1272" Type="http://schemas.openxmlformats.org/officeDocument/2006/relationships/hyperlink" Target="http://www.sitepen.com/blog/2012/05/03/css-styling-of-dgrid/" TargetMode="External"/><Relationship Id="rId502"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947" Type="http://schemas.openxmlformats.org/officeDocument/2006/relationships/hyperlink" Target="http://mappingcenter.esri.com/index.cfm?fa=arcgisResources.more" TargetMode="External"/><Relationship Id="rId1132" Type="http://schemas.openxmlformats.org/officeDocument/2006/relationships/hyperlink" Target="https://my.usgs.gov/confluence/pages/viewpage.action?pageId=540116867" TargetMode="External"/><Relationship Id="rId1577" Type="http://schemas.openxmlformats.org/officeDocument/2006/relationships/image" Target="media/image182.png"/><Relationship Id="rId76" Type="http://schemas.openxmlformats.org/officeDocument/2006/relationships/hyperlink" Target="https://github.com/nvkelso/natural-earth-vector/tree/master/geojson" TargetMode="External"/><Relationship Id="rId807" Type="http://schemas.openxmlformats.org/officeDocument/2006/relationships/hyperlink" Target="http://landsat.usgs.gov/calibration_notices.php" TargetMode="External"/><Relationship Id="rId1437" Type="http://schemas.openxmlformats.org/officeDocument/2006/relationships/hyperlink" Target="https://free-1.tilehosting.com/data/v3/14/7511/7426.geojson?key=UmmATPUongHdDmIicgs7" TargetMode="External"/><Relationship Id="rId1504" Type="http://schemas.openxmlformats.org/officeDocument/2006/relationships/hyperlink" Target="http://help.arcgis.com/en/webapi/javascript/arcgis/help/jshelp_start.htm" TargetMode="External"/><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www.gbif.org/occurrence/search?GEOMETRY=116.488037+6.249776%2C116.488037+5.993070%2C116.735229+5.993070%2C116.735229+6.249776%2C116.488037+6.249776&amp;TAXON_KEY=5227762"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99.5/Sqoop5MinutesDemo.html" TargetMode="External"/><Relationship Id="rId1294" Type="http://schemas.openxmlformats.org/officeDocument/2006/relationships/hyperlink" Target="https://github.com/smeijer/leaflet-geosearch" TargetMode="External"/><Relationship Id="rId664" Type="http://schemas.openxmlformats.org/officeDocument/2006/relationships/hyperlink" Target="https://cloud.google.com/sdk/downloads" TargetMode="External"/><Relationship Id="rId871" Type="http://schemas.openxmlformats.org/officeDocument/2006/relationships/hyperlink" Target="https://sites.google.com/site/earthengineapidocs/creating-oauth2-service-account" TargetMode="External"/><Relationship Id="rId969" Type="http://schemas.openxmlformats.org/officeDocument/2006/relationships/hyperlink" Target="http://vimeo.com/44715954" TargetMode="External"/><Relationship Id="rId1599" Type="http://schemas.openxmlformats.org/officeDocument/2006/relationships/hyperlink" Target="http://79.125.16.106/arcgis/manager/default.aspx"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serverapi.arcgisonline.com/jsapi/arcgis/3.4/js/dojo/dijit/form/Select.js" TargetMode="External"/><Relationship Id="rId731" Type="http://schemas.openxmlformats.org/officeDocument/2006/relationships/image" Target="media/image68.jpeg"/><Relationship Id="rId1154" Type="http://schemas.openxmlformats.org/officeDocument/2006/relationships/hyperlink" Target="https://wiki.appcelerator.org/display/guides2/Installing+the+Java+Development+Tools" TargetMode="External"/><Relationship Id="rId1361" Type="http://schemas.openxmlformats.org/officeDocument/2006/relationships/hyperlink" Target="http://webpy.org/static/web.py-0.37.tar.gz" TargetMode="External"/><Relationship Id="rId1459" Type="http://schemas.openxmlformats.org/officeDocument/2006/relationships/oleObject" Target="embeddings/oleObject1.bin"/><Relationship Id="rId98" Type="http://schemas.openxmlformats.org/officeDocument/2006/relationships/hyperlink" Target="http://landsat.usgs.gov/about_ground_stations.php" TargetMode="External"/><Relationship Id="rId829" Type="http://schemas.openxmlformats.org/officeDocument/2006/relationships/hyperlink" Target="http://www.google.com/earth/outreach/tutorials/eartheng_gettingstarted.html" TargetMode="External"/><Relationship Id="rId1014" Type="http://schemas.openxmlformats.org/officeDocument/2006/relationships/hyperlink" Target="http://hadoop-m1:50070/webhdfs/v1/user/hive/warehouse/wdpa?op=LISTSTATUS" TargetMode="External"/><Relationship Id="rId1221" Type="http://schemas.openxmlformats.org/officeDocument/2006/relationships/hyperlink" Target="http://lrm-maps.jrc.ec.europa.eu/geoserver/" TargetMode="External"/><Relationship Id="rId1319" Type="http://schemas.openxmlformats.org/officeDocument/2006/relationships/image" Target="media/image156.png"/><Relationship Id="rId1526" Type="http://schemas.openxmlformats.org/officeDocument/2006/relationships/hyperlink" Target="https://github.com/andrewcottam/general"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loud.google.com/appengine/docs/standard/python/config/appref" TargetMode="External"/><Relationship Id="rId893" Type="http://schemas.openxmlformats.org/officeDocument/2006/relationships/image" Target="media/image125.png"/><Relationship Id="rId339" Type="http://schemas.openxmlformats.org/officeDocument/2006/relationships/hyperlink" Target="http://code.google.com/apis/ajax/playground/" TargetMode="External"/><Relationship Id="rId54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3" Type="http://schemas.openxmlformats.org/officeDocument/2006/relationships/hyperlink" Target="https://drive.google.com/?ddrp=1" TargetMode="External"/><Relationship Id="rId1176" Type="http://schemas.openxmlformats.org/officeDocument/2006/relationships/hyperlink" Target="http://qgis.org/api/" TargetMode="External"/><Relationship Id="rId1383" Type="http://schemas.openxmlformats.org/officeDocument/2006/relationships/hyperlink" Target="https://community.c9.io/t/how-do-i-clear-up-disk-space-after-its-full/213/2"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cloudera-essentials-for-apache-hadoop-3-of-6-solving-business-challenges-with-apache-hadoop.html" TargetMode="External"/><Relationship Id="rId1036" Type="http://schemas.openxmlformats.org/officeDocument/2006/relationships/hyperlink" Target="http://docs.aws.amazon.com/ElasticMapReduce/latest/DeveloperGuide/emr-hbase.html" TargetMode="External"/><Relationship Id="rId1243" Type="http://schemas.openxmlformats.org/officeDocument/2006/relationships/hyperlink" Target="https://developers.arcgis.com/en/javascript/jstutorials/intro_javascript_classes.html" TargetMode="External"/><Relationship Id="rId1590" Type="http://schemas.openxmlformats.org/officeDocument/2006/relationships/hyperlink" Target="http://wokinfo.com/" TargetMode="External"/><Relationship Id="rId613" Type="http://schemas.openxmlformats.org/officeDocument/2006/relationships/hyperlink" Target="http://www.xeno-canto.org/article/153" TargetMode="External"/><Relationship Id="rId820" Type="http://schemas.openxmlformats.org/officeDocument/2006/relationships/hyperlink" Target="https://github.com/andrewcottam/general/blob/master/water_trend_analyses_csv_to_postgresql.fmw" TargetMode="External"/><Relationship Id="rId918" Type="http://schemas.openxmlformats.org/officeDocument/2006/relationships/hyperlink" Target="https://andrewcottam.cartodb.com/api/v2/sql?q=select%20name,ST_AsText(the_geom)%20as%20the_geom%20from%20countries%20where%20iso3='MYS'" TargetMode="External"/><Relationship Id="rId1450" Type="http://schemas.openxmlformats.org/officeDocument/2006/relationships/hyperlink" Target="http://gdunlop.github.io/Vector-tiles-remixed/" TargetMode="External"/><Relationship Id="rId1548" Type="http://schemas.openxmlformats.org/officeDocument/2006/relationships/hyperlink" Target="https://pypi.python.org/packages/source/o/ordereddict/ordereddict-1.1.tar.gz" TargetMode="External"/><Relationship Id="rId110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0" Type="http://schemas.openxmlformats.org/officeDocument/2006/relationships/hyperlink" Target="https://mapzen.com/products/tangram/" TargetMode="External"/><Relationship Id="rId1408" Type="http://schemas.openxmlformats.org/officeDocument/2006/relationships/hyperlink" Target="https://www.mapbox.com/vector-tiles/specification/"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bbc.com/future/story/20120914-building-a-live-google-earth/1"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https://dev.elsevier.com/apikey/managehome" TargetMode="External"/><Relationship Id="rId775" Type="http://schemas.openxmlformats.org/officeDocument/2006/relationships/hyperlink" Target="https://github.com/andrewcottam/water_detection_python_scripts/blob/master/getBestScenesForPoints.py" TargetMode="External"/><Relationship Id="rId982" Type="http://schemas.openxmlformats.org/officeDocument/2006/relationships/hyperlink" Target="http://h05-nn01.jrc.it:50070/" TargetMode="External"/><Relationship Id="rId1198" Type="http://schemas.openxmlformats.org/officeDocument/2006/relationships/hyperlink" Target="https://www.udacity.com/course/deep-learning--ud730"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hyperlink" Target="https://github.com/c9/install" TargetMode="External"/><Relationship Id="rId842" Type="http://schemas.openxmlformats.org/officeDocument/2006/relationships/image" Target="media/image110.png"/><Relationship Id="rId1058" Type="http://schemas.openxmlformats.org/officeDocument/2006/relationships/hyperlink" Target="https://github.com/Esri/spatial-framework-for-hadoop" TargetMode="External"/><Relationship Id="rId1265" Type="http://schemas.openxmlformats.org/officeDocument/2006/relationships/hyperlink" Target="https://addyosmani.com/writing-modular-js/" TargetMode="External"/><Relationship Id="rId1472" Type="http://schemas.openxmlformats.org/officeDocument/2006/relationships/hyperlink" Target="http://editor.openmaptiles.org/?style=https://rawgit.com/openmaptiles/positron-gl-style/master/style.json" TargetMode="External"/><Relationship Id="rId702" Type="http://schemas.openxmlformats.org/officeDocument/2006/relationships/hyperlink" Target="https://github.com/google/google-api-python-client" TargetMode="External"/><Relationship Id="rId1125" Type="http://schemas.openxmlformats.org/officeDocument/2006/relationships/hyperlink" Target="http://resources.arcgis.com/en/help/main/10.2/index.html" TargetMode="External"/><Relationship Id="rId1332" Type="http://schemas.openxmlformats.org/officeDocument/2006/relationships/hyperlink" Target="https://ftp.gnu.org/gnu/octave/windows/octave-4.2.1-w64-installer.exe" TargetMode="External"/><Relationship Id="rId69" Type="http://schemas.openxmlformats.org/officeDocument/2006/relationships/hyperlink" Target="https://taginfo.openstreetmap.org/keys/?key=taxon" TargetMode="Externa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hyperlink" Target="https://ee-api.appspot.com/0e048d3a0b685ca495b6769bde5fe8b6" TargetMode="External"/><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www.unicode.org/reports/tr35/tr35-numbers.html" TargetMode="External"/><Relationship Id="rId212" Type="http://schemas.openxmlformats.org/officeDocument/2006/relationships/hyperlink" Target="https://my.esri.com/" TargetMode="External"/><Relationship Id="rId657" Type="http://schemas.openxmlformats.org/officeDocument/2006/relationships/hyperlink" Target="https://db-server-blishten.c9users.io/cgi-bin/services.py/" TargetMode="External"/><Relationship Id="rId864" Type="http://schemas.openxmlformats.org/officeDocument/2006/relationships/hyperlink" Target="https://drive.google.com/" TargetMode="External"/><Relationship Id="rId1494" Type="http://schemas.openxmlformats.org/officeDocument/2006/relationships/hyperlink" Target="http://www.favicon.cc/?" TargetMode="External"/><Relationship Id="rId517" Type="http://schemas.openxmlformats.org/officeDocument/2006/relationships/hyperlink" Target="http://wiki.appcelerator.org/display/tis/Migrating+from+Aptana+Studio+2+to+Aptana+Studio+3" TargetMode="External"/><Relationship Id="rId724" Type="http://schemas.openxmlformats.org/officeDocument/2006/relationships/hyperlink" Target="http://www.imagemagick.org/Usage/convolve/" TargetMode="External"/><Relationship Id="rId931" Type="http://schemas.openxmlformats.org/officeDocument/2006/relationships/hyperlink" Target="https://www.mapbox.com/api-documentation/" TargetMode="External"/><Relationship Id="rId1147" Type="http://schemas.openxmlformats.org/officeDocument/2006/relationships/hyperlink" Target="https://groups.google.com/forum/" TargetMode="External"/><Relationship Id="rId1354" Type="http://schemas.openxmlformats.org/officeDocument/2006/relationships/hyperlink" Target="http://toblerity.org/shapely/manual.html" TargetMode="External"/><Relationship Id="rId1561" Type="http://schemas.openxmlformats.org/officeDocument/2006/relationships/hyperlink" Target="http://observatoire-comifac.net:8080/comifac/"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mailto:a.cottam@gmail.com" TargetMode="External"/><Relationship Id="rId1421" Type="http://schemas.openxmlformats.org/officeDocument/2006/relationships/hyperlink" Target="https://www.openstreetmap.org/way/339595997" TargetMode="External"/><Relationship Id="rId1519" Type="http://schemas.openxmlformats.org/officeDocument/2006/relationships/hyperlink" Target="https://github.com/SitePen/dgrid.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s://github.com/andrewcottam/python_web_api_clients/blob/master/panoramio_client.py"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image" Target="media/image55.png"/><Relationship Id="rId886" Type="http://schemas.openxmlformats.org/officeDocument/2006/relationships/hyperlink" Target="https://code.google.com/p/earthengine-api"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help.github.com/articles/duplicating-a-repository/" TargetMode="External"/><Relationship Id="rId746" Type="http://schemas.openxmlformats.org/officeDocument/2006/relationships/image" Target="media/image83.jpeg"/><Relationship Id="rId1071" Type="http://schemas.openxmlformats.org/officeDocument/2006/relationships/hyperlink" Target="http://hadoop-h05:8888/about/" TargetMode="External"/><Relationship Id="rId1169" Type="http://schemas.openxmlformats.org/officeDocument/2006/relationships/hyperlink" Target="http://localhost:8080/" TargetMode="External"/><Relationship Id="rId1376" Type="http://schemas.openxmlformats.org/officeDocument/2006/relationships/hyperlink" Target="httpd:%20premature%20connection%20close" TargetMode="External"/><Relationship Id="rId1583" Type="http://schemas.openxmlformats.org/officeDocument/2006/relationships/hyperlink" Target="http://atoz.ebsco.com/Titles/K09328?lang=en&amp;lang.menu=en&amp;lang.subject=en"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svn.osgeo.org/gdal/trunk/autotest/ogr/ogr_wfs.py" TargetMode="External"/><Relationship Id="rId1029" Type="http://schemas.openxmlformats.org/officeDocument/2006/relationships/hyperlink" Target="https://hadoop.apache.org/docs/r2.2.0/api/org/apache/hadoop/filecache/DistributedCache.html" TargetMode="External"/><Relationship Id="rId1236" Type="http://schemas.openxmlformats.org/officeDocument/2006/relationships/hyperlink" Target="https://github.com/klokantech/tileserver-php/" TargetMode="External"/><Relationship Id="rId82" Type="http://schemas.openxmlformats.org/officeDocument/2006/relationships/hyperlink" Target="http://esa.un.org/unpd/wpp/" TargetMode="External"/><Relationship Id="rId606" Type="http://schemas.openxmlformats.org/officeDocument/2006/relationships/hyperlink" Target="http://www.gbif.org/developer/occurrence" TargetMode="External"/><Relationship Id="rId813" Type="http://schemas.openxmlformats.org/officeDocument/2006/relationships/image" Target="media/image101.png"/><Relationship Id="rId1443" Type="http://schemas.openxmlformats.org/officeDocument/2006/relationships/hyperlink" Target="https://www.mapbox.com/vector-tiles/mapbox-streets-v7/" TargetMode="External"/><Relationship Id="rId1303" Type="http://schemas.openxmlformats.org/officeDocument/2006/relationships/hyperlink" Target="https://github.com/SpatialServer/Leaflet.MapboxVectorTile" TargetMode="External"/><Relationship Id="rId1510" Type="http://schemas.openxmlformats.org/officeDocument/2006/relationships/hyperlink" Target="http://help.github.com/win-set-up-git/" TargetMode="External"/><Relationship Id="rId1608" Type="http://schemas.openxmlformats.org/officeDocument/2006/relationships/hyperlink" Target="https://github.com/pymc-devs/pymc"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hyperlink" Target="https://cloud.google.com/appengine/docs/python/tools/libraries27" TargetMode="External"/><Relationship Id="rId1093" Type="http://schemas.openxmlformats.org/officeDocument/2006/relationships/image" Target="media/image140.png"/><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github.com/andrewcottam/general/blob/master/roadless_access_validation_points_to_postgresql.fmw" TargetMode="External"/><Relationship Id="rId768" Type="http://schemas.openxmlformats.org/officeDocument/2006/relationships/hyperlink" Target="https://github.com/andrewcottam/postgis_scripts/blob/328313a86e20014faef48fd74517c585a0e848c5/water_validation_pixel_values.sql" TargetMode="External"/><Relationship Id="rId975" Type="http://schemas.openxmlformats.org/officeDocument/2006/relationships/hyperlink" Target="http://www.cloudera.com/content/cloudera/en/resources/library/productdemo/cloudera-manager-demo-cdh-deployment.html" TargetMode="External"/><Relationship Id="rId1160" Type="http://schemas.openxmlformats.org/officeDocument/2006/relationships/hyperlink" Target="http://stackoverflow.com/questions/11118070/buiding-hadoop-with-eclipse-maven-missing-artifact-jdk-toolsjdk-toolsjar1" TargetMode="External"/><Relationship Id="rId1398" Type="http://schemas.openxmlformats.org/officeDocument/2006/relationships/image" Target="media/image161.png"/><Relationship Id="rId628" Type="http://schemas.openxmlformats.org/officeDocument/2006/relationships/hyperlink" Target="https://docs.c9.io/docs/inactive-workspaces" TargetMode="External"/><Relationship Id="rId835" Type="http://schemas.openxmlformats.org/officeDocument/2006/relationships/hyperlink" Target="http://support.esri.com/technical-article/000002036" TargetMode="External"/><Relationship Id="rId1258" Type="http://schemas.openxmlformats.org/officeDocument/2006/relationships/hyperlink" Target="http://video.esri.com/watch/2398/debugging-applications-built-with-arcgis-api-for-javascripthttp:/video.esri.com/watch/2398/debugging-applications-built-with-arcgis-api-for-javascript" TargetMode="External"/><Relationship Id="rId1465" Type="http://schemas.openxmlformats.org/officeDocument/2006/relationships/hyperlink" Target="https://wiki.gentoo.org/wiki/Knowledge_Base:No_space_left_on_device_while_there_is_plenty_of_space_available" TargetMode="External"/><Relationship Id="rId1020" Type="http://schemas.openxmlformats.org/officeDocument/2006/relationships/hyperlink" Target="http://en.wikipedia.org/wiki/Sort_(Unix)" TargetMode="External"/><Relationship Id="rId1118" Type="http://schemas.openxmlformats.org/officeDocument/2006/relationships/hyperlink" Target="http://spatialreference.org/ref/sr-org/7099/postgis/" TargetMode="External"/><Relationship Id="rId1325" Type="http://schemas.openxmlformats.org/officeDocument/2006/relationships/image" Target="media/image158.png"/><Relationship Id="rId1532" Type="http://schemas.openxmlformats.org/officeDocument/2006/relationships/hyperlink" Target="https://github.com/ghislainv/deforestprob/blob/master/docs/index.html" TargetMode="External"/><Relationship Id="rId902" Type="http://schemas.openxmlformats.org/officeDocument/2006/relationships/image" Target="media/image129.png"/><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disks/add-persistent-disk"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97" Type="http://schemas.openxmlformats.org/officeDocument/2006/relationships/hyperlink" Target="http://www.cloudera.com/content/cloudera/en/resources/library/recordedwebinar/what-the-enterprise-requires-usability-video.html" TargetMode="External"/><Relationship Id="rId1182" Type="http://schemas.openxmlformats.org/officeDocument/2006/relationships/hyperlink" Target="http://jupyter.org/install.html"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hyperlink" Target="https://code.earthengine.google.com/f5777812a4c59026f21683f683901485" TargetMode="External"/><Relationship Id="rId1042" Type="http://schemas.openxmlformats.org/officeDocument/2006/relationships/hyperlink" Target="http://blog.cloudera.com/blog/2013/03/how-to-use-the-apache-hbase-rest-interface-part-1/" TargetMode="External"/><Relationship Id="rId1487" Type="http://schemas.openxmlformats.org/officeDocument/2006/relationships/hyperlink" Target="http://www.makeuseof.com/tag/download-windows-xp-for-free-and-legally-straight-from-microsoft-si/" TargetMode="External"/><Relationship Id="rId717" Type="http://schemas.openxmlformats.org/officeDocument/2006/relationships/image" Target="media/image61.png"/><Relationship Id="rId924" Type="http://schemas.openxmlformats.org/officeDocument/2006/relationships/hyperlink" Target="mailto:a.cottam@gmail.com/thargal88" TargetMode="External"/><Relationship Id="rId1347" Type="http://schemas.openxmlformats.org/officeDocument/2006/relationships/hyperlink" Target="https://pypi.python.org/packages/source/o/ordereddict/ordereddict-1.1.tar.gz" TargetMode="External"/><Relationship Id="rId1554" Type="http://schemas.openxmlformats.org/officeDocument/2006/relationships/hyperlink" Target="http://www.mappinglife.org/"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python-blishten.c9users.io:8081/" TargetMode="External"/><Relationship Id="rId1414" Type="http://schemas.openxmlformats.org/officeDocument/2006/relationships/hyperlink" Target="http://esri.github.io/arcgis-vectortile-style-editor/" TargetMode="External"/><Relationship Id="rId1621" Type="http://schemas.openxmlformats.org/officeDocument/2006/relationships/hyperlink" Target="https://console.aws.amazon.com/ses/home"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documentation/search/SCOPUSSearchViews.htm" TargetMode="External"/><Relationship Id="rId227" Type="http://schemas.openxmlformats.org/officeDocument/2006/relationships/hyperlink" Target="http://www.christof-strauch.de/nosqldbs.pdf" TargetMode="External"/><Relationship Id="rId781" Type="http://schemas.openxmlformats.org/officeDocument/2006/relationships/hyperlink" Target="https://github.com/andrewcottam/water_detection_python_scripts/blob/master/validateSWDBPoints.py" TargetMode="External"/><Relationship Id="rId879" Type="http://schemas.openxmlformats.org/officeDocument/2006/relationships/hyperlink" Target="https://raw.githubusercontent.com/Homebrew/install/master/install" TargetMode="External"/><Relationship Id="rId434" Type="http://schemas.openxmlformats.org/officeDocument/2006/relationships/hyperlink" Target="http://webpy.org/cookbook/ssl"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76.png"/><Relationship Id="rId1064" Type="http://schemas.openxmlformats.org/officeDocument/2006/relationships/hyperlink" Target="http://stackoverflow.com/questions/28628975/cloudera-manager-cluster-configuration-getting-overriden" TargetMode="External"/><Relationship Id="rId1271" Type="http://schemas.openxmlformats.org/officeDocument/2006/relationships/hyperlink" Target="http://dojotoolkit.org/reference-guide/dijit/themes.html" TargetMode="External"/><Relationship Id="rId1369" Type="http://schemas.openxmlformats.org/officeDocument/2006/relationships/hyperlink" Target="http://www.howtogeek.com/howto/ubuntu/display-number-of-processors-on-linux/" TargetMode="External"/><Relationship Id="rId1576" Type="http://schemas.openxmlformats.org/officeDocument/2006/relationships/hyperlink" Target="http://localhost:8000" TargetMode="External"/><Relationship Id="rId501" Type="http://schemas.openxmlformats.org/officeDocument/2006/relationships/hyperlink" Target="http://help.arcgis.com/en/webapi/javascript/arcgis/help/jshelp/proxypage_php.zip" TargetMode="External"/><Relationship Id="rId946" Type="http://schemas.openxmlformats.org/officeDocument/2006/relationships/hyperlink" Target="http://www.paolocorti.net/2011/03/23/a-quick-look-at-the-wfs-gdal-driver/" TargetMode="External"/><Relationship Id="rId1131" Type="http://schemas.openxmlformats.org/officeDocument/2006/relationships/hyperlink" Target="http://desktop.arcgis.com/en/desktop/latest/analyze/python/extending-geoprocessing-through-python-modules.htm" TargetMode="External"/><Relationship Id="rId122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5" Type="http://schemas.openxmlformats.org/officeDocument/2006/relationships/hyperlink" Target="https://gis.stackexchange.com/questions/257401/mapbox-not-updating-from-osm/257411" TargetMode="External"/><Relationship Id="rId806" Type="http://schemas.openxmlformats.org/officeDocument/2006/relationships/image" Target="media/image96.png"/><Relationship Id="rId1436"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03" Type="http://schemas.openxmlformats.org/officeDocument/2006/relationships/hyperlink" Target="http://www.allthingsdistributed.com/2012/01/amazon-dynamodb.html" TargetMode="External"/><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www.gbif.org/occurrence/search?GEOMETRY=116.488037+6.249776%2C116.488037+5.993070%2C116.735229+5.993070%2C116.735229+6.249776%2C116.488037+6.249776"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hyperlink" Target="https://cloud.google.com/appengine/docs/python/download" TargetMode="External"/><Relationship Id="rId870" Type="http://schemas.openxmlformats.org/officeDocument/2006/relationships/hyperlink" Target="https://ee-api.appspot.com/api/algorithms" TargetMode="External"/><Relationship Id="rId1086" Type="http://schemas.openxmlformats.org/officeDocument/2006/relationships/hyperlink" Target="http://sqoop.apache.org/docs/1.4.5/index.html" TargetMode="External"/><Relationship Id="rId1293" Type="http://schemas.openxmlformats.org/officeDocument/2006/relationships/hyperlink" Target="https://gitter.im/Leaflet/Leaflet"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ajax.googleapis.com/ajax/libs/dojo/1.8.1/dijit/form/Select.js" TargetMode="External"/><Relationship Id="rId968" Type="http://schemas.openxmlformats.org/officeDocument/2006/relationships/hyperlink" Target="http://vimeo.com/44718913" TargetMode="External"/><Relationship Id="rId1153" Type="http://schemas.openxmlformats.org/officeDocument/2006/relationships/hyperlink" Target="http://pydev.org/download.html" TargetMode="External"/><Relationship Id="rId1598" Type="http://schemas.openxmlformats.org/officeDocument/2006/relationships/hyperlink" Target="http://server.arcgisonline.com/ArcGIS/rest/services/World_Topo_Map/MapServer?f=json&amp;callback=dojo.io.script.jsonp_dojoIoScript8._jsonpCallback"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pveducation.org/pvcdrom/properties-of-sunlight/solar-radiation-on-tilted-surface" TargetMode="External"/><Relationship Id="rId828" Type="http://schemas.openxmlformats.org/officeDocument/2006/relationships/hyperlink" Target="http://earthengine.google.org/" TargetMode="External"/><Relationship Id="rId1013" Type="http://schemas.openxmlformats.org/officeDocument/2006/relationships/hyperlink" Target="https://github.com/Esri/spatial-framework-for-hadoop/wiki/JSON-Formats" TargetMode="External"/><Relationship Id="rId1360" Type="http://schemas.openxmlformats.org/officeDocument/2006/relationships/hyperlink" Target="https://cloud.google.com/appengine/docs/python/tools/webapp2" TargetMode="External"/><Relationship Id="rId1458" Type="http://schemas.openxmlformats.org/officeDocument/2006/relationships/image" Target="media/image170.png"/><Relationship Id="rId1220" Type="http://schemas.openxmlformats.org/officeDocument/2006/relationships/hyperlink" Target="http://h05-prod-vm100.jrc.it:8080/geoserver/web/" TargetMode="External"/><Relationship Id="rId1318" Type="http://schemas.openxmlformats.org/officeDocument/2006/relationships/image" Target="media/image155.png"/><Relationship Id="rId1525" Type="http://schemas.openxmlformats.org/officeDocument/2006/relationships/hyperlink" Target="https://github.com/Esri/geometry-api-java.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cloud.google.com/appengine/docs/the-appengine-environments" TargetMode="External"/><Relationship Id="rId892" Type="http://schemas.openxmlformats.org/officeDocument/2006/relationships/image" Target="media/image124.png"/><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2" Type="http://schemas.openxmlformats.org/officeDocument/2006/relationships/hyperlink" Target="http://dopa-services.jrc.ec.europa.eu/gee/updatehsv?hsv=754" TargetMode="External"/><Relationship Id="rId1175" Type="http://schemas.openxmlformats.org/officeDocument/2006/relationships/hyperlink" Target="http://services.arcgisonline.com/arcgis/rest/services/World_Topo_Map/MapServer/WMTS/" TargetMode="External"/><Relationship Id="rId1382" Type="http://schemas.openxmlformats.org/officeDocument/2006/relationships/hyperlink" Target="http://www.ee.surrey.ac.uk/Teaching/Unix/unix5.html"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s://github.com/andrewcottam/water_detection_python_scripts/blob/master/iucnRedListAPI.py" TargetMode="External"/><Relationship Id="rId1035" Type="http://schemas.openxmlformats.org/officeDocument/2006/relationships/hyperlink" Target="http://blog.cloudera.com/blog/2013/04/how-scaling-really-works-in-apache-hbase/" TargetMode="External"/><Relationship Id="rId1242" Type="http://schemas.openxmlformats.org/officeDocument/2006/relationships/hyperlink" Target="http://www.vogella.com/tutorials/JUnit/article.html" TargetMode="External"/><Relationship Id="rId917" Type="http://schemas.openxmlformats.org/officeDocument/2006/relationships/hyperlink" Target="https://andrewcottam.cartodb.com/api/v2/sql?q=select%20name,ST_AsGeoJSON(the_geom)%20as%20the_geom%20from%20countries%20where%20iso3='MYS'" TargetMode="External"/><Relationship Id="rId1102" Type="http://schemas.openxmlformats.org/officeDocument/2006/relationships/hyperlink" Target="http://www.slideshare.net/Hadoop_Summit/grailer-hochmuth-june27515pmroom212v3" TargetMode="External"/><Relationship Id="rId1547" Type="http://schemas.openxmlformats.org/officeDocument/2006/relationships/hyperlink" Target="https://github.com/JazzCore/python-pdfkit/wiki/Using-wkhtmltopdf-without-X-server"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ww.suncalc.org" TargetMode="External"/><Relationship Id="rId1614" Type="http://schemas.openxmlformats.org/officeDocument/2006/relationships/hyperlink" Target="http://proceedings.esri.com/library/userconf/proc11/uc/papers/3278_144.pdf"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file:///E:\cottaan\Documents\GitHub\general\leaflet_map\references.html" TargetMode="External"/><Relationship Id="rId1197" Type="http://schemas.openxmlformats.org/officeDocument/2006/relationships/hyperlink" Target="https://www.tensorflow.org"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postgis_scripts/blob/master/water%20omission%20stratify%20by%20grid.sql" TargetMode="External"/><Relationship Id="rId981" Type="http://schemas.openxmlformats.org/officeDocument/2006/relationships/hyperlink" Target="http://www.cloudera.com/content/cloudera/en/downloads/quickstart_vms/cdh-5-2-x.html" TargetMode="External"/><Relationship Id="rId1057" Type="http://schemas.openxmlformats.org/officeDocument/2006/relationships/hyperlink" Target="https://github.com/Esri/geometry-api-java"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image" Target="media/image48.png"/><Relationship Id="rId841" Type="http://schemas.openxmlformats.org/officeDocument/2006/relationships/image" Target="media/image109.png"/><Relationship Id="rId1264" Type="http://schemas.openxmlformats.org/officeDocument/2006/relationships/hyperlink" Target="https://stackoverflow.com/questions/26531409/how-can-i-load-non-amd-dependencies-in-the-defined-order-with-dojo" TargetMode="External"/><Relationship Id="rId1471" Type="http://schemas.openxmlformats.org/officeDocument/2006/relationships/hyperlink" Target="https://www.mapbox.com/studio/" TargetMode="External"/><Relationship Id="rId1569" Type="http://schemas.openxmlformats.org/officeDocument/2006/relationships/hyperlink" Target="https://intracomm.ec.europa.eu/dgintranet/jrc/iesnet_pims/communication/templates/index_en.htm" TargetMode="External"/><Relationship Id="rId701" Type="http://schemas.openxmlformats.org/officeDocument/2006/relationships/hyperlink" Target="https://cloud.google.com/appengine/docs/python/tools/using-libraries-python-27" TargetMode="External"/><Relationship Id="rId939" Type="http://schemas.openxmlformats.org/officeDocument/2006/relationships/hyperlink" Target="http://sentinel-hub.com/blog/landsat-data-successfully-integrated-sentinel-hub" TargetMode="External"/><Relationship Id="rId1124" Type="http://schemas.openxmlformats.org/officeDocument/2006/relationships/hyperlink" Target="http://blogs.esri.com/esri/arcgis/2011/08/29/multiprocessing/" TargetMode="External"/><Relationship Id="rId1331" Type="http://schemas.openxmlformats.org/officeDocument/2006/relationships/hyperlink" Target="https://travis-ci.org/smeijer/leaflet-geosearch/jobs/260632062" TargetMode="External"/><Relationship Id="rId68" Type="http://schemas.openxmlformats.org/officeDocument/2006/relationships/hyperlink" Target="http://wiki.openstreetmap.org/wiki/Key:taxon" TargetMode="External"/><Relationship Id="rId1429" Type="http://schemas.openxmlformats.org/officeDocument/2006/relationships/image" Target="media/image166.png"/><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s://api.protectedplanet.net/documentation" TargetMode="External"/><Relationship Id="rId796" Type="http://schemas.openxmlformats.org/officeDocument/2006/relationships/image" Target="media/image89.png"/><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hyperlink" Target="https://db-server-blishten.c9users.io/phppgadmin/" TargetMode="External"/><Relationship Id="rId863" Type="http://schemas.openxmlformats.org/officeDocument/2006/relationships/hyperlink" Target="http://ee-api.appspot.com/" TargetMode="External"/><Relationship Id="rId1079" Type="http://schemas.openxmlformats.org/officeDocument/2006/relationships/hyperlink" Target="http://www.cloudera.com/content/cloudera/en/resources/library/recordedwebinar/impala-real-time-queries-in-hadoop-video-recording.html" TargetMode="External"/><Relationship Id="rId1286" Type="http://schemas.openxmlformats.org/officeDocument/2006/relationships/hyperlink" Target="https://developers.arcgis.com/en/javascript/jshelp/intro_formatinfowindow.html" TargetMode="External"/><Relationship Id="rId1493" Type="http://schemas.openxmlformats.org/officeDocument/2006/relationships/hyperlink" Target="http://colororacle.org/index.html"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help.arcgis.com/en/webapi/javascript/arcgis/help/jssamples_start.htm" TargetMode="External"/><Relationship Id="rId11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23" Type="http://schemas.openxmlformats.org/officeDocument/2006/relationships/image" Target="media/image66.png"/><Relationship Id="rId930" Type="http://schemas.openxmlformats.org/officeDocument/2006/relationships/hyperlink" Target="https://www.mapbox.com/help/studio-manual-uploads/" TargetMode="External"/><Relationship Id="rId1006" Type="http://schemas.openxmlformats.org/officeDocument/2006/relationships/hyperlink" Target="http://developer.yahoo.com/hadoop/tutorial/module2.html" TargetMode="External"/><Relationship Id="rId1353" Type="http://schemas.openxmlformats.org/officeDocument/2006/relationships/hyperlink" Target="https://mapbox.github.io/rasterio/installation.html" TargetMode="External"/><Relationship Id="rId1560" Type="http://schemas.openxmlformats.org/officeDocument/2006/relationships/hyperlink" Target="http://www.onezoom.org/mammals.htm" TargetMode="External"/><Relationship Id="rId1213" Type="http://schemas.openxmlformats.org/officeDocument/2006/relationships/hyperlink" Target="https://www.kaggle.com" TargetMode="External"/><Relationship Id="rId1420" Type="http://schemas.openxmlformats.org/officeDocument/2006/relationships/hyperlink" Target="https://tile.mapzen.com/mapzen/vector/v1/all/15/17167/11672.topojson?api_key=vector-tiles-VyYjZGS" TargetMode="External"/><Relationship Id="rId1518" Type="http://schemas.openxmlformats.org/officeDocument/2006/relationships/hyperlink" Target="https://github.com/kriszyp/put-selector.git"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s://cloud.google.com/appengine/docs/python/tools/libraries27" TargetMode="External"/><Relationship Id="rId885" Type="http://schemas.openxmlformats.org/officeDocument/2006/relationships/hyperlink" Target="http://stackoverflow.com/questions/20881768/fastmath-error-in-python-have-decl-mpz-powm-sec" TargetMode="External"/><Relationship Id="rId1070" Type="http://schemas.openxmlformats.org/officeDocument/2006/relationships/hyperlink" Target="https://cwiki.apache.org/confluence/display/Hive/GettingStarted"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db-server-blishten.c9users.io/phppgadmin/" TargetMode="External"/><Relationship Id="rId745" Type="http://schemas.openxmlformats.org/officeDocument/2006/relationships/image" Target="media/image82.jpeg"/><Relationship Id="rId95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68" Type="http://schemas.openxmlformats.org/officeDocument/2006/relationships/hyperlink" Target="http://tomcat.apache.org/download-80.cgi" TargetMode="External"/><Relationship Id="rId1375" Type="http://schemas.openxmlformats.org/officeDocument/2006/relationships/hyperlink" Target="http://h03-dev-vm7:5802/" TargetMode="External"/><Relationship Id="rId1582" Type="http://schemas.openxmlformats.org/officeDocument/2006/relationships/hyperlink" Target="http://elibrary.jrc.cec.eu.int/portal/journals" TargetMode="External"/><Relationship Id="rId81" Type="http://schemas.openxmlformats.org/officeDocument/2006/relationships/hyperlink" Target="http://www.iucnredlist.org/technical-documents/classification-schemes/threats-classification-scheme" TargetMode="External"/><Relationship Id="rId605" Type="http://schemas.openxmlformats.org/officeDocument/2006/relationships/hyperlink" Target="http://dev.gbif.org/issues/browse/PF-1275" TargetMode="External"/><Relationship Id="rId812" Type="http://schemas.openxmlformats.org/officeDocument/2006/relationships/image" Target="media/image100.png"/><Relationship Id="rId1028" Type="http://schemas.openxmlformats.org/officeDocument/2006/relationships/hyperlink" Target="http://www.datasalt.com/2011/05/handling-dependencies-and-configuration-in-java-hadoop-projects-efficiently/" TargetMode="External"/><Relationship Id="rId1235" Type="http://schemas.openxmlformats.org/officeDocument/2006/relationships/hyperlink" Target="http://geonode.org/" TargetMode="External"/><Relationship Id="rId1442" Type="http://schemas.openxmlformats.org/officeDocument/2006/relationships/hyperlink" Target="https://openmaptiles.org/schema/" TargetMode="External"/><Relationship Id="rId1302" Type="http://schemas.openxmlformats.org/officeDocument/2006/relationships/hyperlink" Target="https://github.com/Leaflet/Leaflet.VectorGrid/issues/67"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www.eea.europa.eu/data-and-maps/data/european-red-lists-2"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maps.iucnredlist.org/map.html?id=22725044" TargetMode="External"/><Relationship Id="rId1397" Type="http://schemas.openxmlformats.org/officeDocument/2006/relationships/hyperlink" Target="http://www.postgresonline.com/journal/archives/38-PuTTY-for-SSH-Tunneling-to-PostgreSQL-Server.html"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a629eeee2be081617b603a156a284ac969d7baa6/validateAllWaterSites.py" TargetMode="External"/><Relationship Id="rId974" Type="http://schemas.openxmlformats.org/officeDocument/2006/relationships/hyperlink" Target="http://www.cloudera.com/content/cloudera/en/resources/library/hadoopworld/hadoop-world-2011-keynote-presentation-video-ebay-keynote-hugh-e-williams-ebay.html" TargetMode="External"/><Relationship Id="rId627" Type="http://schemas.openxmlformats.org/officeDocument/2006/relationships/hyperlink" Target="https://community.c9.io/t/what-are-hot-workspaces/1334" TargetMode="External"/><Relationship Id="rId834" Type="http://schemas.openxmlformats.org/officeDocument/2006/relationships/hyperlink" Target="https://ee-api.appspot.com/b3ed5496bfdb08d734c4f3a28a8e172b" TargetMode="External"/><Relationship Id="rId1257" Type="http://schemas.openxmlformats.org/officeDocument/2006/relationships/hyperlink" Target="http://jamesthom.as/blog/2012/04/22/debugging-optimised-dojo-apps/" TargetMode="External"/><Relationship Id="rId1464" Type="http://schemas.openxmlformats.org/officeDocument/2006/relationships/image" Target="media/image173.png"/><Relationship Id="rId901" Type="http://schemas.openxmlformats.org/officeDocument/2006/relationships/hyperlink" Target="https://groups.google.com/forum/" TargetMode="External"/><Relationship Id="rId1117" Type="http://schemas.openxmlformats.org/officeDocument/2006/relationships/hyperlink" Target="http://postgis.org/docs/using_postgis_dbmanagement.html" TargetMode="External"/><Relationship Id="rId1324" Type="http://schemas.openxmlformats.org/officeDocument/2006/relationships/hyperlink" Target="http://leafletjs.com/download.html" TargetMode="External"/><Relationship Id="rId1531" Type="http://schemas.openxmlformats.org/officeDocument/2006/relationships/hyperlink" Target="https://help.github.com/articles/files-that-start-with-an-underscore-are-missing/"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fontTable" Target="fontTable.xm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https://cloud.google.com/compute/docs/disks/gcs-buckets" TargetMode="External"/><Relationship Id="rId789" Type="http://schemas.openxmlformats.org/officeDocument/2006/relationships/hyperlink" Target="https://github.com/andrewcottam/postgis_scripts/blob/master/all_swdb_validation_points_query.sql" TargetMode="External"/><Relationship Id="rId996" Type="http://schemas.openxmlformats.org/officeDocument/2006/relationships/hyperlink" Target="http://www.cloudera.com/content/cloudera-content/cloudera-docs/CM4Ent/4.7.2/Cloudera-Manager-Introduction/cmi_home.html" TargetMode="External"/><Relationship Id="rId551" Type="http://schemas.openxmlformats.org/officeDocument/2006/relationships/hyperlink" Target="https://intragate.ec.europa.eu/cas/login?service=http://localhost/bling" TargetMode="External"/><Relationship Id="rId649" Type="http://schemas.openxmlformats.org/officeDocument/2006/relationships/hyperlink" Target="https://community.c9.io/t/google-app-engine-dev-appserver-py/783" TargetMode="External"/><Relationship Id="rId856" Type="http://schemas.openxmlformats.org/officeDocument/2006/relationships/image" Target="media/image118.png"/><Relationship Id="rId1181" Type="http://schemas.openxmlformats.org/officeDocument/2006/relationships/hyperlink" Target="https://hub.docker.com/r/kdelfour/cloud9-docker/" TargetMode="External"/><Relationship Id="rId1279" Type="http://schemas.openxmlformats.org/officeDocument/2006/relationships/hyperlink" Target="http://dojotoolkit.org/documentation/tutorials/1.9/recipes/custom_widget/" TargetMode="External"/><Relationship Id="rId1486" Type="http://schemas.openxmlformats.org/officeDocument/2006/relationships/hyperlink" Target="https://www.virtualbox.org/wiki/Downloads"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ThresholdLayer.js" TargetMode="External"/><Relationship Id="rId1041" Type="http://schemas.openxmlformats.org/officeDocument/2006/relationships/hyperlink" Target="https://issues.apache.org/jira/secure/attachment/12493983/Filter%20Language.docx" TargetMode="External"/><Relationship Id="rId1139" Type="http://schemas.openxmlformats.org/officeDocument/2006/relationships/hyperlink" Target="file:///\\ArcGIS\\Desktop10.3\\ArcToolBox\\Scripts" TargetMode="External"/><Relationship Id="rId1346" Type="http://schemas.openxmlformats.org/officeDocument/2006/relationships/hyperlink" Target="https://pypi.python.org/pypi/moviepy/0.2.1.6.4" TargetMode="External"/><Relationship Id="rId716" Type="http://schemas.openxmlformats.org/officeDocument/2006/relationships/image" Target="media/image60.png"/><Relationship Id="rId923" Type="http://schemas.openxmlformats.org/officeDocument/2006/relationships/hyperlink" Target="http://mapsapidocs.digitalglobe.com/v1.0/docs/imagery-and-basemaps" TargetMode="External"/><Relationship Id="rId1553" Type="http://schemas.openxmlformats.org/officeDocument/2006/relationships/hyperlink" Target="http://vbrant.eu/" TargetMode="External"/><Relationship Id="rId52" Type="http://schemas.openxmlformats.org/officeDocument/2006/relationships/hyperlink" Target="https://www.movebank.org/" TargetMode="External"/><Relationship Id="rId1206" Type="http://schemas.openxmlformats.org/officeDocument/2006/relationships/hyperlink" Target="http://172.17.0.6:8081" TargetMode="External"/><Relationship Id="rId1413" Type="http://schemas.openxmlformats.org/officeDocument/2006/relationships/hyperlink" Target="https://blogs.esri.com/esri/arcgis/2015/12/02/understanding-esri-vector-basemap-file-structure/" TargetMode="External"/><Relationship Id="rId1620" Type="http://schemas.openxmlformats.org/officeDocument/2006/relationships/hyperlink" Target="https://github.com/awahlig/skype4py"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80" Type="http://schemas.openxmlformats.org/officeDocument/2006/relationships/hyperlink" Target="file:///E:\cottaan\My%20Documents\github%20repos\test\mergeCSVFiles2.py"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http://conda.pydata.org/docs/install/full.html" TargetMode="External"/><Relationship Id="rId1063" Type="http://schemas.openxmlformats.org/officeDocument/2006/relationships/hyperlink" Target="http://www.cloudera.com/documentation/enterprise/latest/topics/cm_mc_hive_udf.html" TargetMode="External"/><Relationship Id="rId1270" Type="http://schemas.openxmlformats.org/officeDocument/2006/relationships/hyperlink" Target="file:///C:\Users\cottaan\AppData\Roaming\Microsoft\Word\eSpecies\speciesValidator.html%3fwdpa=785" TargetMode="External"/><Relationship Id="rId640" Type="http://schemas.openxmlformats.org/officeDocument/2006/relationships/hyperlink" Target="https://github.com/c9/templates" TargetMode="External"/><Relationship Id="rId738" Type="http://schemas.openxmlformats.org/officeDocument/2006/relationships/image" Target="media/image75.png"/><Relationship Id="rId945" Type="http://schemas.openxmlformats.org/officeDocument/2006/relationships/hyperlink" Target="http://www.cyberciti.biz/tips/postgres-allow-remote-access-tcp-connection.html" TargetMode="External"/><Relationship Id="rId1368" Type="http://schemas.openxmlformats.org/officeDocument/2006/relationships/hyperlink" Target="http://www.ee.surrey.ac.uk/Teaching/Unix/unixintro.html" TargetMode="External"/><Relationship Id="rId1575" Type="http://schemas.openxmlformats.org/officeDocument/2006/relationships/hyperlink" Target="http://serverfault.com/questions/309357/ping-a-specific-port" TargetMode="External"/><Relationship Id="rId74" Type="http://schemas.openxmlformats.org/officeDocument/2006/relationships/hyperlink" Target="https://www.mapbox.com/vector-tiles/mapbox-streets-v7/"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hyperlink" Target="https://ee-api.appspot.com/a90c7ad11dc079223d79eb11dd800c73" TargetMode="External"/><Relationship Id="rId1130" Type="http://schemas.openxmlformats.org/officeDocument/2006/relationships/hyperlink" Target="http://geeohspatial.blogspot.it/2013/12/dealing-with-arcpy-memory-leaks.html" TargetMode="External"/><Relationship Id="rId122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35" Type="http://schemas.openxmlformats.org/officeDocument/2006/relationships/hyperlink" Target="../../../Pictures/VectorTilesComparison.gif" TargetMode="External"/><Relationship Id="rId1502" Type="http://schemas.openxmlformats.org/officeDocument/2006/relationships/hyperlink" Target="https://plus.google.com/116969159384245484847/posts/6SXDRWXFWkN"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www.gbif.org/developer/summary"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hyperlink" Target="https://cloud.google.com/sdk/" TargetMode="External"/><Relationship Id="rId1085" Type="http://schemas.openxmlformats.org/officeDocument/2006/relationships/hyperlink" Target="http://sqoop.apache.org/docs/1.4.5/SqoopUserGuide.html" TargetMode="External"/><Relationship Id="rId1292" Type="http://schemas.openxmlformats.org/officeDocument/2006/relationships/hyperlink" Target="http://leafletjs.com/reference-1.1.0.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s://developer.mozilla.org/en/Canvas_tutorial/Compositing" TargetMode="External"/><Relationship Id="rId967" Type="http://schemas.openxmlformats.org/officeDocument/2006/relationships/hyperlink" Target="http://www.cloudera.com/content/cloudera/en/resources/library/hadoopworld/Live_from_Strata_Hadoop_World_2012_Lars_George_Cloudera.html" TargetMode="External"/><Relationship Id="rId1152" Type="http://schemas.openxmlformats.org/officeDocument/2006/relationships/hyperlink" Target="https://wiki.appcelerator.org/display/guides2/Changing+the+Update+Type" TargetMode="External"/><Relationship Id="rId159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hyperlink" Target="https://explorer.earthengine.google.com/" TargetMode="External"/><Relationship Id="rId1012" Type="http://schemas.openxmlformats.org/officeDocument/2006/relationships/hyperlink" Target="https://github.com/Esri/geoprocessing-tools-for-hadoop" TargetMode="External"/><Relationship Id="rId1457" Type="http://schemas.openxmlformats.org/officeDocument/2006/relationships/image" Target="media/image169.png"/><Relationship Id="rId1317" Type="http://schemas.openxmlformats.org/officeDocument/2006/relationships/hyperlink" Target="https://gis.stackexchange.com/questions/243460/turf-js-union-with-array-of-features" TargetMode="External"/><Relationship Id="rId1524" Type="http://schemas.openxmlformats.org/officeDocument/2006/relationships/hyperlink" Target="https://help.github.com/articles/merging-an-upstream-repository-into-your-fork/"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javascript-api/javascript-developers-guide/image-methods" TargetMode="External"/><Relationship Id="rId989" Type="http://schemas.openxmlformats.org/officeDocument/2006/relationships/hyperlink" Target="http://esri.github.io/geometry-api-java/doc/Polygon.html" TargetMode="External"/><Relationship Id="rId544" Type="http://schemas.openxmlformats.org/officeDocument/2006/relationships/hyperlink" Target="https://intragate.ec.europa.eu/cas/login?service=http://localhost/test" TargetMode="External"/><Relationship Id="rId751" Type="http://schemas.openxmlformats.org/officeDocument/2006/relationships/hyperlink" Target="https://github.com/andrewcottam/postgis_scripts/commit/520b7298b9e289911def4a962708b335902de064" TargetMode="External"/><Relationship Id="rId84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74" Type="http://schemas.openxmlformats.org/officeDocument/2006/relationships/hyperlink" Target="http://help.eclipse.org/mars/index.jsp" TargetMode="External"/><Relationship Id="rId1381" Type="http://schemas.openxmlformats.org/officeDocument/2006/relationships/hyperlink" Target="http://fedoranews.org/alex/tutorial/rpm/3.shtml" TargetMode="External"/><Relationship Id="rId1479" Type="http://schemas.openxmlformats.org/officeDocument/2006/relationships/hyperlink" Target="https://storage.googleapis.com/geeimageserver.appspot.com/vectorTiles/bern_tiles/13/4264/2882.pbf"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github.com/andrewcottam/SpeciesCharismaIndex/blob/master/redListClient.py" TargetMode="External"/><Relationship Id="rId1034" Type="http://schemas.openxmlformats.org/officeDocument/2006/relationships/hyperlink" Target="http://blog.cloudera.com/blog/2009/12/7-tips-for-improving-mapreduce-performance/" TargetMode="External"/><Relationship Id="rId1241" Type="http://schemas.openxmlformats.org/officeDocument/2006/relationships/hyperlink" Target="https://tecadmin.net/install-oracle-java-8-ubuntu-via-ppa/" TargetMode="External"/><Relationship Id="rId1339" Type="http://schemas.openxmlformats.org/officeDocument/2006/relationships/hyperlink" Target="http://www.saddi.com/software/flup/dist/flup-1.0.2.tar.gz" TargetMode="External"/><Relationship Id="rId709" Type="http://schemas.openxmlformats.org/officeDocument/2006/relationships/hyperlink" Target="https://cloud.google.com/appengine/docs/python/googlecloudstorageclient/setting-up-cloud-storage" TargetMode="External"/><Relationship Id="rId916" Type="http://schemas.openxmlformats.org/officeDocument/2006/relationships/hyperlink" Target="https://andrewcottam.cartodb.com/api/v2/sql?q=select%20*%20from%20countries%20where%20iso3='MYS'&amp;format=GeoJSON" TargetMode="External"/><Relationship Id="rId1101" Type="http://schemas.openxmlformats.org/officeDocument/2006/relationships/hyperlink" Target="http://dopa-services.jrc.ec.europa.eu/services/especies/get_pa_species_list?wdpa_id=785" TargetMode="External"/><Relationship Id="rId1546" Type="http://schemas.openxmlformats.org/officeDocument/2006/relationships/hyperlink" Target="http://webpy.org/static/web.py-0.37.tar.gz"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patialdemography.org/essential-python-geospatial-libraries/" TargetMode="External"/><Relationship Id="rId1613" Type="http://schemas.openxmlformats.org/officeDocument/2006/relationships/hyperlink" Target="http://www.diva-gis.org/"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s://developer.mozilla.org/en/CORS_Enabled_Image"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github.com/ElsevierDev/elsapy" TargetMode="External"/><Relationship Id="rId773" Type="http://schemas.openxmlformats.org/officeDocument/2006/relationships/hyperlink" Target="https://github.com/andrewcottam/ArcGIS-Geoprocessing-Scripts/blob/master/src/UpdateWaterClass.py" TargetMode="External"/><Relationship Id="rId1196" Type="http://schemas.openxmlformats.org/officeDocument/2006/relationships/hyperlink" Target="https://www.coursera.org/learn/neural-networks/lecture/V1GXW/what-are-neural-networks-8-min"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CAD00-D41C-4E53-B185-5338E3F05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72</TotalTime>
  <Pages>451</Pages>
  <Words>201450</Words>
  <Characters>1148269</Characters>
  <Application>Microsoft Office Word</Application>
  <DocSecurity>0</DocSecurity>
  <Lines>9568</Lines>
  <Paragraphs>269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4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95</cp:revision>
  <cp:lastPrinted>2016-09-26T09:25:00Z</cp:lastPrinted>
  <dcterms:created xsi:type="dcterms:W3CDTF">2017-06-09T13:54:00Z</dcterms:created>
  <dcterms:modified xsi:type="dcterms:W3CDTF">2017-12-0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